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 xml:space="preserve">Optimaler </w:t>
      </w:r>
      <w:proofErr w:type="spellStart"/>
      <w:r w:rsidR="00A42755" w:rsidRPr="00A42755">
        <w:t>Sitzplan</w:t>
      </w:r>
      <w:proofErr w:type="spellEnd"/>
      <w:r w:rsidR="00A42755" w:rsidRPr="00A42755">
        <w:t xml:space="preserve">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 xml:space="preserve">Bachelor </w:t>
      </w:r>
      <w:proofErr w:type="spellStart"/>
      <w:r w:rsidRPr="00B27948">
        <w:t>of</w:t>
      </w:r>
      <w:proofErr w:type="spellEnd"/>
      <w:r w:rsidRPr="00B27948">
        <w:t xml:space="preserve">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253C0E">
      <w:pPr>
        <w:pStyle w:val="Kopfzeile"/>
        <w:tabs>
          <w:tab w:val="clear" w:pos="4536"/>
          <w:tab w:val="left" w:pos="3686"/>
        </w:tabs>
        <w:ind w:firstLine="0"/>
        <w:jc w:val="left"/>
      </w:pPr>
      <w:r w:rsidRPr="00B27948">
        <w:t>Bearbeitungszeitraum</w:t>
      </w:r>
      <w:r w:rsidRPr="00B27948">
        <w:tab/>
      </w:r>
      <w:r w:rsidR="00A42755" w:rsidRPr="00B27948">
        <w:t>6. Semester</w:t>
      </w:r>
    </w:p>
    <w:p w:rsidR="003C2727" w:rsidRPr="00B27948" w:rsidRDefault="003C2727" w:rsidP="00253C0E">
      <w:pPr>
        <w:pStyle w:val="Kopfzeile"/>
        <w:tabs>
          <w:tab w:val="clear" w:pos="4536"/>
          <w:tab w:val="left" w:pos="3686"/>
        </w:tabs>
        <w:ind w:firstLine="0"/>
        <w:jc w:val="left"/>
      </w:pPr>
      <w:r w:rsidRPr="00B27948">
        <w:t>Matrikelnummer, Kurs</w:t>
      </w:r>
      <w:r w:rsidRPr="00B27948">
        <w:tab/>
        <w:t>5147809, TAI10B2</w:t>
      </w:r>
    </w:p>
    <w:p w:rsidR="003C2727" w:rsidRPr="00B27948" w:rsidRDefault="003C2727" w:rsidP="00253C0E">
      <w:pPr>
        <w:pStyle w:val="Kopfzeile"/>
        <w:tabs>
          <w:tab w:val="clear" w:pos="4536"/>
          <w:tab w:val="left" w:pos="3686"/>
        </w:tabs>
        <w:ind w:firstLine="0"/>
        <w:jc w:val="left"/>
      </w:pPr>
      <w:r w:rsidRPr="00B27948">
        <w:t>Ausbildungsfirma</w:t>
      </w:r>
      <w:r w:rsidRPr="00B27948">
        <w:tab/>
      </w:r>
      <w:r w:rsidR="00B27948">
        <w:tab/>
      </w:r>
      <w:r w:rsidRPr="00B27948">
        <w:t xml:space="preserve">Thales </w:t>
      </w:r>
      <w:proofErr w:type="spellStart"/>
      <w:r w:rsidRPr="00B27948">
        <w:t>Defence</w:t>
      </w:r>
      <w:proofErr w:type="spellEnd"/>
      <w:r w:rsidRPr="00B27948">
        <w:t xml:space="preserve"> &amp; Security Systems GmbH, Pforzheim</w:t>
      </w:r>
    </w:p>
    <w:p w:rsidR="00772E45" w:rsidRDefault="00A42755" w:rsidP="00253C0E">
      <w:pPr>
        <w:pStyle w:val="Kopfzeile"/>
        <w:tabs>
          <w:tab w:val="clear" w:pos="4536"/>
          <w:tab w:val="left" w:pos="3686"/>
        </w:tabs>
        <w:ind w:firstLine="0"/>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t>Erklärung</w:t>
      </w:r>
    </w:p>
    <w:p w:rsidR="00772E45" w:rsidRDefault="00772E45" w:rsidP="00774766">
      <w:pPr>
        <w:pStyle w:val="StandardNichthngend"/>
      </w:pPr>
      <w:r>
        <w:t>gemäß § 5 (2) der „Studien- und Prüfungsordnung DHBW Technik“ vom 18. Mai 2009</w:t>
      </w:r>
      <w:r w:rsidR="00774766">
        <w:t>:</w:t>
      </w:r>
    </w:p>
    <w:p w:rsidR="00772E45" w:rsidRDefault="00772E45" w:rsidP="00774766">
      <w:pPr>
        <w:pStyle w:val="StandardNichthngend"/>
      </w:pPr>
      <w:r>
        <w:t>Ich habe die vorliegende Arbeit selbstständig verfasst und keine anderen als die a</w:t>
      </w:r>
      <w:r>
        <w:t>n</w:t>
      </w:r>
      <w:r>
        <w:t>geg</w:t>
      </w:r>
      <w:r>
        <w:t>e</w:t>
      </w:r>
      <w:r>
        <w:t>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CE0E4C">
      <w:pPr>
        <w:pStyle w:val="Anhnge"/>
      </w:pPr>
      <w:r w:rsidRPr="003F774B">
        <w:lastRenderedPageBreak/>
        <w:t>Abstrakt</w:t>
      </w:r>
    </w:p>
    <w:p w:rsidR="00B27948" w:rsidRDefault="00A42755" w:rsidP="00C75B5C">
      <w:r>
        <w:t xml:space="preserve">In der Schule müssen Lehrer regelmäßig einen </w:t>
      </w:r>
      <w:proofErr w:type="spellStart"/>
      <w:r>
        <w:t>Sitzplan</w:t>
      </w:r>
      <w:proofErr w:type="spellEnd"/>
      <w:r>
        <w:t xml:space="preserve"> erstellen, um in der Klasse eine optimale Lernatmosphäre zu gewährleisten. Dabei sind viele - Teils w</w:t>
      </w:r>
      <w:r>
        <w:t>i</w:t>
      </w:r>
      <w:r>
        <w:t>dersprüchliche – Anforderungen zu berücksichtigen. Beispielsweise müssen einige Sch</w:t>
      </w:r>
      <w:r>
        <w:t>ü</w:t>
      </w:r>
      <w:r>
        <w:t>ler i</w:t>
      </w:r>
      <w:r w:rsidR="009515D2">
        <w:t>n der e</w:t>
      </w:r>
      <w:r>
        <w:t>rsten Reihe sitzen, da sie eine Sehschwäche haben oder besonderer Betreuung durch den Lehrkörper bedürfen. Außerdem sollen nur die Schüler nebe</w:t>
      </w:r>
      <w:r>
        <w:t>n</w:t>
      </w:r>
      <w:r>
        <w:t xml:space="preserve">einander sitzen, die sich nicht vom Lernen abhalten. Besser währen Sitznachbarn, die das Lernen fördern. Damit insgesamt das Lernen in der Klasse optimal läuft muss auch der Geräuschpegel niedrig sein. Wer sich also zu gut versteht darf auch nicht nebeneinander sitzen. Diese Herausforderungen implizieren bereits, dass es keinen perfekten </w:t>
      </w:r>
      <w:proofErr w:type="spellStart"/>
      <w:r>
        <w:t>Sitzplan</w:t>
      </w:r>
      <w:proofErr w:type="spellEnd"/>
      <w:r>
        <w:t xml:space="preserve"> gibt. Diese Studienarbeit verwendet evolutionäre Algorithmen, um den optimalen </w:t>
      </w:r>
      <w:proofErr w:type="spellStart"/>
      <w:r>
        <w:t>Sitzplan</w:t>
      </w:r>
      <w:proofErr w:type="spellEnd"/>
      <w:r>
        <w:t xml:space="preserve"> mit den gegebenen Einschränk</w:t>
      </w:r>
      <w:r w:rsidR="00B27948">
        <w:t>ungen und Parametern zu finden.</w:t>
      </w:r>
    </w:p>
    <w:p w:rsidR="009B7A14" w:rsidRDefault="009B7A14" w:rsidP="00B27948">
      <w:pPr>
        <w:pStyle w:val="Anhnge"/>
      </w:pPr>
      <w:r w:rsidRPr="003F774B">
        <w:t>Abstract</w:t>
      </w:r>
    </w:p>
    <w:p w:rsidR="00A42755" w:rsidRPr="002D4B28" w:rsidRDefault="00D9502E" w:rsidP="00C75B5C">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w:t>
      </w:r>
      <w:r w:rsidR="009515D2">
        <w:rPr>
          <w:lang w:val="en-GB"/>
        </w:rPr>
        <w:t>t</w:t>
      </w:r>
      <w:r w:rsidR="009515D2">
        <w:rPr>
          <w:lang w:val="en-GB"/>
        </w:rPr>
        <w: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sdt>
      <w:sdtPr>
        <w:rPr>
          <w:rFonts w:asciiTheme="minorHAnsi" w:eastAsiaTheme="minorHAnsi" w:hAnsiTheme="minorHAnsi" w:cstheme="minorBidi"/>
          <w:vanish/>
          <w:color w:val="auto"/>
          <w:sz w:val="24"/>
          <w:szCs w:val="24"/>
          <w:highlight w:val="yellow"/>
          <w:lang w:eastAsia="en-US"/>
        </w:rPr>
        <w:id w:val="91445053"/>
        <w:docPartObj>
          <w:docPartGallery w:val="Table of Contents"/>
          <w:docPartUnique/>
        </w:docPartObj>
      </w:sdtPr>
      <w:sdtEndPr>
        <w:rPr>
          <w:b w:val="0"/>
          <w:bCs w:val="0"/>
        </w:rPr>
      </w:sdtEndPr>
      <w:sdtContent>
        <w:p w:rsidR="00B27948" w:rsidRDefault="00B27948" w:rsidP="00B27948">
          <w:pPr>
            <w:pStyle w:val="Inhaltsverzeichnisberschrift"/>
            <w:rPr>
              <w:b w:val="0"/>
              <w:bCs w:val="0"/>
              <w:vanish/>
              <w:highlight w:val="yellow"/>
            </w:rPr>
          </w:pPr>
          <w:r>
            <w:rPr>
              <w:rFonts w:asciiTheme="minorHAnsi" w:eastAsiaTheme="minorHAnsi" w:hAnsiTheme="minorHAnsi" w:cstheme="minorBidi"/>
              <w:vanish/>
              <w:color w:val="auto"/>
              <w:sz w:val="24"/>
              <w:szCs w:val="24"/>
              <w:highlight w:val="yellow"/>
              <w:lang w:eastAsia="en-US"/>
            </w:rPr>
            <w:br w:type="page"/>
          </w:r>
        </w:p>
        <w:p w:rsidR="009B7A14" w:rsidRPr="00824833" w:rsidRDefault="009B7A14" w:rsidP="00CE0E4C">
          <w:pPr>
            <w:pStyle w:val="Inhaltsverzeichnisberschrift"/>
            <w:rPr>
              <w:lang w:val="en-US"/>
            </w:rPr>
          </w:pPr>
          <w:proofErr w:type="spellStart"/>
          <w:r w:rsidRPr="00824833">
            <w:rPr>
              <w:lang w:val="en-US"/>
            </w:rPr>
            <w:t>Inhaltsverzeichnis</w:t>
          </w:r>
          <w:proofErr w:type="spellEnd"/>
        </w:p>
        <w:p w:rsidR="008D65C0" w:rsidRDefault="009B7A14">
          <w:pPr>
            <w:pStyle w:val="Verzeichnis1"/>
            <w:tabs>
              <w:tab w:val="left" w:pos="1320"/>
            </w:tabs>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300794" w:history="1">
            <w:r w:rsidR="008D65C0" w:rsidRPr="001732CF">
              <w:rPr>
                <w:rStyle w:val="Hyperlink"/>
                <w14:scene3d>
                  <w14:camera w14:prst="orthographicFront"/>
                  <w14:lightRig w14:rig="threePt" w14:dir="t">
                    <w14:rot w14:lat="0" w14:lon="0" w14:rev="0"/>
                  </w14:lightRig>
                </w14:scene3d>
              </w:rPr>
              <w:t>1.</w:t>
            </w:r>
            <w:r w:rsidR="008D65C0">
              <w:rPr>
                <w:rFonts w:eastAsiaTheme="minorEastAsia"/>
                <w:sz w:val="22"/>
                <w:szCs w:val="22"/>
                <w:lang w:eastAsia="de-DE"/>
              </w:rPr>
              <w:tab/>
            </w:r>
            <w:r w:rsidR="008D65C0" w:rsidRPr="001732CF">
              <w:rPr>
                <w:rStyle w:val="Hyperlink"/>
              </w:rPr>
              <w:t>Einleitung und Motivation</w:t>
            </w:r>
            <w:r w:rsidR="008D65C0">
              <w:rPr>
                <w:webHidden/>
              </w:rPr>
              <w:tab/>
            </w:r>
            <w:r w:rsidR="008D65C0">
              <w:rPr>
                <w:webHidden/>
              </w:rPr>
              <w:fldChar w:fldCharType="begin"/>
            </w:r>
            <w:r w:rsidR="008D65C0">
              <w:rPr>
                <w:webHidden/>
              </w:rPr>
              <w:instrText xml:space="preserve"> PAGEREF _Toc356300794 \h </w:instrText>
            </w:r>
            <w:r w:rsidR="008D65C0">
              <w:rPr>
                <w:webHidden/>
              </w:rPr>
            </w:r>
            <w:r w:rsidR="008D65C0">
              <w:rPr>
                <w:webHidden/>
              </w:rPr>
              <w:fldChar w:fldCharType="separate"/>
            </w:r>
            <w:r w:rsidR="008D65C0">
              <w:rPr>
                <w:webHidden/>
              </w:rPr>
              <w:t>1</w:t>
            </w:r>
            <w:r w:rsidR="008D65C0">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795" w:history="1">
            <w:r w:rsidRPr="001732CF">
              <w:rPr>
                <w:rStyle w:val="Hyperlink"/>
                <w14:scene3d>
                  <w14:camera w14:prst="orthographicFront"/>
                  <w14:lightRig w14:rig="threePt" w14:dir="t">
                    <w14:rot w14:lat="0" w14:lon="0" w14:rev="0"/>
                  </w14:lightRig>
                </w14:scene3d>
              </w:rPr>
              <w:t>1.1</w:t>
            </w:r>
            <w:r>
              <w:rPr>
                <w:rFonts w:eastAsiaTheme="minorEastAsia"/>
                <w:sz w:val="22"/>
                <w:szCs w:val="22"/>
                <w:lang w:eastAsia="de-DE"/>
              </w:rPr>
              <w:tab/>
            </w:r>
            <w:r w:rsidRPr="001732CF">
              <w:rPr>
                <w:rStyle w:val="Hyperlink"/>
              </w:rPr>
              <w:t>Zielsetzung</w:t>
            </w:r>
            <w:r>
              <w:rPr>
                <w:webHidden/>
              </w:rPr>
              <w:tab/>
            </w:r>
            <w:r>
              <w:rPr>
                <w:webHidden/>
              </w:rPr>
              <w:fldChar w:fldCharType="begin"/>
            </w:r>
            <w:r>
              <w:rPr>
                <w:webHidden/>
              </w:rPr>
              <w:instrText xml:space="preserve"> PAGEREF _Toc356300795 \h </w:instrText>
            </w:r>
            <w:r>
              <w:rPr>
                <w:webHidden/>
              </w:rPr>
            </w:r>
            <w:r>
              <w:rPr>
                <w:webHidden/>
              </w:rPr>
              <w:fldChar w:fldCharType="separate"/>
            </w:r>
            <w:r>
              <w:rPr>
                <w:webHidden/>
              </w:rPr>
              <w:t>1</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796" w:history="1">
            <w:r w:rsidRPr="001732CF">
              <w:rPr>
                <w:rStyle w:val="Hyperlink"/>
                <w14:scene3d>
                  <w14:camera w14:prst="orthographicFront"/>
                  <w14:lightRig w14:rig="threePt" w14:dir="t">
                    <w14:rot w14:lat="0" w14:lon="0" w14:rev="0"/>
                  </w14:lightRig>
                </w14:scene3d>
              </w:rPr>
              <w:t>1.2</w:t>
            </w:r>
            <w:r>
              <w:rPr>
                <w:rFonts w:eastAsiaTheme="minorEastAsia"/>
                <w:sz w:val="22"/>
                <w:szCs w:val="22"/>
                <w:lang w:eastAsia="de-DE"/>
              </w:rPr>
              <w:tab/>
            </w:r>
            <w:r w:rsidRPr="001732CF">
              <w:rPr>
                <w:rStyle w:val="Hyperlink"/>
              </w:rPr>
              <w:t>Wirtschaftliche Aspekte</w:t>
            </w:r>
            <w:r>
              <w:rPr>
                <w:webHidden/>
              </w:rPr>
              <w:tab/>
            </w:r>
            <w:r>
              <w:rPr>
                <w:webHidden/>
              </w:rPr>
              <w:fldChar w:fldCharType="begin"/>
            </w:r>
            <w:r>
              <w:rPr>
                <w:webHidden/>
              </w:rPr>
              <w:instrText xml:space="preserve"> PAGEREF _Toc356300796 \h </w:instrText>
            </w:r>
            <w:r>
              <w:rPr>
                <w:webHidden/>
              </w:rPr>
            </w:r>
            <w:r>
              <w:rPr>
                <w:webHidden/>
              </w:rPr>
              <w:fldChar w:fldCharType="separate"/>
            </w:r>
            <w:r>
              <w:rPr>
                <w:webHidden/>
              </w:rPr>
              <w:t>1</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797" w:history="1">
            <w:r w:rsidRPr="001732CF">
              <w:rPr>
                <w:rStyle w:val="Hyperlink"/>
                <w14:scene3d>
                  <w14:camera w14:prst="orthographicFront"/>
                  <w14:lightRig w14:rig="threePt" w14:dir="t">
                    <w14:rot w14:lat="0" w14:lon="0" w14:rev="0"/>
                  </w14:lightRig>
                </w14:scene3d>
              </w:rPr>
              <w:t>1.3</w:t>
            </w:r>
            <w:r>
              <w:rPr>
                <w:rFonts w:eastAsiaTheme="minorEastAsia"/>
                <w:sz w:val="22"/>
                <w:szCs w:val="22"/>
                <w:lang w:eastAsia="de-DE"/>
              </w:rPr>
              <w:tab/>
            </w:r>
            <w:r w:rsidRPr="001732CF">
              <w:rPr>
                <w:rStyle w:val="Hyperlink"/>
              </w:rPr>
              <w:t>Gliederung der Arbeit</w:t>
            </w:r>
            <w:r>
              <w:rPr>
                <w:webHidden/>
              </w:rPr>
              <w:tab/>
            </w:r>
            <w:r>
              <w:rPr>
                <w:webHidden/>
              </w:rPr>
              <w:fldChar w:fldCharType="begin"/>
            </w:r>
            <w:r>
              <w:rPr>
                <w:webHidden/>
              </w:rPr>
              <w:instrText xml:space="preserve"> PAGEREF _Toc356300797 \h </w:instrText>
            </w:r>
            <w:r>
              <w:rPr>
                <w:webHidden/>
              </w:rPr>
            </w:r>
            <w:r>
              <w:rPr>
                <w:webHidden/>
              </w:rPr>
              <w:fldChar w:fldCharType="separate"/>
            </w:r>
            <w:r>
              <w:rPr>
                <w:webHidden/>
              </w:rPr>
              <w:t>2</w:t>
            </w:r>
            <w:r>
              <w:rPr>
                <w:webHidden/>
              </w:rPr>
              <w:fldChar w:fldCharType="end"/>
            </w:r>
          </w:hyperlink>
        </w:p>
        <w:p w:rsidR="008D65C0" w:rsidRDefault="008D65C0">
          <w:pPr>
            <w:pStyle w:val="Verzeichnis1"/>
            <w:tabs>
              <w:tab w:val="left" w:pos="1320"/>
            </w:tabs>
            <w:rPr>
              <w:rFonts w:eastAsiaTheme="minorEastAsia"/>
              <w:sz w:val="22"/>
              <w:szCs w:val="22"/>
              <w:lang w:eastAsia="de-DE"/>
            </w:rPr>
          </w:pPr>
          <w:hyperlink w:anchor="_Toc356300798" w:history="1">
            <w:r w:rsidRPr="001732CF">
              <w:rPr>
                <w:rStyle w:val="Hyperlink"/>
                <w14:scene3d>
                  <w14:camera w14:prst="orthographicFront"/>
                  <w14:lightRig w14:rig="threePt" w14:dir="t">
                    <w14:rot w14:lat="0" w14:lon="0" w14:rev="0"/>
                  </w14:lightRig>
                </w14:scene3d>
              </w:rPr>
              <w:t>2.</w:t>
            </w:r>
            <w:r>
              <w:rPr>
                <w:rFonts w:eastAsiaTheme="minorEastAsia"/>
                <w:sz w:val="22"/>
                <w:szCs w:val="22"/>
                <w:lang w:eastAsia="de-DE"/>
              </w:rPr>
              <w:tab/>
            </w:r>
            <w:r w:rsidRPr="001732CF">
              <w:rPr>
                <w:rStyle w:val="Hyperlink"/>
              </w:rPr>
              <w:t>Grundlagen: Evolutionäre Algorithmen</w:t>
            </w:r>
            <w:r>
              <w:rPr>
                <w:webHidden/>
              </w:rPr>
              <w:tab/>
            </w:r>
            <w:r>
              <w:rPr>
                <w:webHidden/>
              </w:rPr>
              <w:fldChar w:fldCharType="begin"/>
            </w:r>
            <w:r>
              <w:rPr>
                <w:webHidden/>
              </w:rPr>
              <w:instrText xml:space="preserve"> PAGEREF _Toc356300798 \h </w:instrText>
            </w:r>
            <w:r>
              <w:rPr>
                <w:webHidden/>
              </w:rPr>
            </w:r>
            <w:r>
              <w:rPr>
                <w:webHidden/>
              </w:rPr>
              <w:fldChar w:fldCharType="separate"/>
            </w:r>
            <w:r>
              <w:rPr>
                <w:webHidden/>
              </w:rPr>
              <w:t>3</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799" w:history="1">
            <w:r w:rsidRPr="001732CF">
              <w:rPr>
                <w:rStyle w:val="Hyperlink"/>
                <w14:scene3d>
                  <w14:camera w14:prst="orthographicFront"/>
                  <w14:lightRig w14:rig="threePt" w14:dir="t">
                    <w14:rot w14:lat="0" w14:lon="0" w14:rev="0"/>
                  </w14:lightRig>
                </w14:scene3d>
              </w:rPr>
              <w:t>2.1</w:t>
            </w:r>
            <w:r>
              <w:rPr>
                <w:rFonts w:eastAsiaTheme="minorEastAsia"/>
                <w:sz w:val="22"/>
                <w:szCs w:val="22"/>
                <w:lang w:eastAsia="de-DE"/>
              </w:rPr>
              <w:tab/>
            </w:r>
            <w:r w:rsidRPr="001732CF">
              <w:rPr>
                <w:rStyle w:val="Hyperlink"/>
              </w:rPr>
              <w:t>Repräsentation</w:t>
            </w:r>
            <w:r>
              <w:rPr>
                <w:webHidden/>
              </w:rPr>
              <w:tab/>
            </w:r>
            <w:r>
              <w:rPr>
                <w:webHidden/>
              </w:rPr>
              <w:fldChar w:fldCharType="begin"/>
            </w:r>
            <w:r>
              <w:rPr>
                <w:webHidden/>
              </w:rPr>
              <w:instrText xml:space="preserve"> PAGEREF _Toc356300799 \h </w:instrText>
            </w:r>
            <w:r>
              <w:rPr>
                <w:webHidden/>
              </w:rPr>
            </w:r>
            <w:r>
              <w:rPr>
                <w:webHidden/>
              </w:rPr>
              <w:fldChar w:fldCharType="separate"/>
            </w:r>
            <w:r>
              <w:rPr>
                <w:webHidden/>
              </w:rPr>
              <w:t>4</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00" w:history="1">
            <w:r w:rsidRPr="001732CF">
              <w:rPr>
                <w:rStyle w:val="Hyperlink"/>
                <w14:scene3d>
                  <w14:camera w14:prst="orthographicFront"/>
                  <w14:lightRig w14:rig="threePt" w14:dir="t">
                    <w14:rot w14:lat="0" w14:lon="0" w14:rev="0"/>
                  </w14:lightRig>
                </w14:scene3d>
              </w:rPr>
              <w:t>2.2</w:t>
            </w:r>
            <w:r>
              <w:rPr>
                <w:rFonts w:eastAsiaTheme="minorEastAsia"/>
                <w:sz w:val="22"/>
                <w:szCs w:val="22"/>
                <w:lang w:eastAsia="de-DE"/>
              </w:rPr>
              <w:tab/>
            </w:r>
            <w:r w:rsidRPr="001732CF">
              <w:rPr>
                <w:rStyle w:val="Hyperlink"/>
              </w:rPr>
              <w:t>Zielfunktion / Fitnessfunktion</w:t>
            </w:r>
            <w:r>
              <w:rPr>
                <w:webHidden/>
              </w:rPr>
              <w:tab/>
            </w:r>
            <w:r>
              <w:rPr>
                <w:webHidden/>
              </w:rPr>
              <w:fldChar w:fldCharType="begin"/>
            </w:r>
            <w:r>
              <w:rPr>
                <w:webHidden/>
              </w:rPr>
              <w:instrText xml:space="preserve"> PAGEREF _Toc356300800 \h </w:instrText>
            </w:r>
            <w:r>
              <w:rPr>
                <w:webHidden/>
              </w:rPr>
            </w:r>
            <w:r>
              <w:rPr>
                <w:webHidden/>
              </w:rPr>
              <w:fldChar w:fldCharType="separate"/>
            </w:r>
            <w:r>
              <w:rPr>
                <w:webHidden/>
              </w:rPr>
              <w:t>4</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01" w:history="1">
            <w:r w:rsidRPr="001732CF">
              <w:rPr>
                <w:rStyle w:val="Hyperlink"/>
                <w14:scene3d>
                  <w14:camera w14:prst="orthographicFront"/>
                  <w14:lightRig w14:rig="threePt" w14:dir="t">
                    <w14:rot w14:lat="0" w14:lon="0" w14:rev="0"/>
                  </w14:lightRig>
                </w14:scene3d>
              </w:rPr>
              <w:t>2.3</w:t>
            </w:r>
            <w:r>
              <w:rPr>
                <w:rFonts w:eastAsiaTheme="minorEastAsia"/>
                <w:sz w:val="22"/>
                <w:szCs w:val="22"/>
                <w:lang w:eastAsia="de-DE"/>
              </w:rPr>
              <w:tab/>
            </w:r>
            <w:r w:rsidRPr="001732CF">
              <w:rPr>
                <w:rStyle w:val="Hyperlink"/>
              </w:rPr>
              <w:t>Greedy</w:t>
            </w:r>
            <w:r>
              <w:rPr>
                <w:webHidden/>
              </w:rPr>
              <w:tab/>
            </w:r>
            <w:r>
              <w:rPr>
                <w:webHidden/>
              </w:rPr>
              <w:fldChar w:fldCharType="begin"/>
            </w:r>
            <w:r>
              <w:rPr>
                <w:webHidden/>
              </w:rPr>
              <w:instrText xml:space="preserve"> PAGEREF _Toc356300801 \h </w:instrText>
            </w:r>
            <w:r>
              <w:rPr>
                <w:webHidden/>
              </w:rPr>
            </w:r>
            <w:r>
              <w:rPr>
                <w:webHidden/>
              </w:rPr>
              <w:fldChar w:fldCharType="separate"/>
            </w:r>
            <w:r>
              <w:rPr>
                <w:webHidden/>
              </w:rPr>
              <w:t>6</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02" w:history="1">
            <w:r w:rsidRPr="001732CF">
              <w:rPr>
                <w:rStyle w:val="Hyperlink"/>
                <w14:scene3d>
                  <w14:camera w14:prst="orthographicFront"/>
                  <w14:lightRig w14:rig="threePt" w14:dir="t">
                    <w14:rot w14:lat="0" w14:lon="0" w14:rev="0"/>
                  </w14:lightRig>
                </w14:scene3d>
              </w:rPr>
              <w:t>2.4</w:t>
            </w:r>
            <w:r>
              <w:rPr>
                <w:rFonts w:eastAsiaTheme="minorEastAsia"/>
                <w:sz w:val="22"/>
                <w:szCs w:val="22"/>
                <w:lang w:eastAsia="de-DE"/>
              </w:rPr>
              <w:tab/>
            </w:r>
            <w:r w:rsidRPr="001732CF">
              <w:rPr>
                <w:rStyle w:val="Hyperlink"/>
              </w:rPr>
              <w:t>Mutationsoperatoren</w:t>
            </w:r>
            <w:r>
              <w:rPr>
                <w:webHidden/>
              </w:rPr>
              <w:tab/>
            </w:r>
            <w:r>
              <w:rPr>
                <w:webHidden/>
              </w:rPr>
              <w:fldChar w:fldCharType="begin"/>
            </w:r>
            <w:r>
              <w:rPr>
                <w:webHidden/>
              </w:rPr>
              <w:instrText xml:space="preserve"> PAGEREF _Toc356300802 \h </w:instrText>
            </w:r>
            <w:r>
              <w:rPr>
                <w:webHidden/>
              </w:rPr>
            </w:r>
            <w:r>
              <w:rPr>
                <w:webHidden/>
              </w:rPr>
              <w:fldChar w:fldCharType="separate"/>
            </w:r>
            <w:r>
              <w:rPr>
                <w:webHidden/>
              </w:rPr>
              <w:t>6</w:t>
            </w:r>
            <w:r>
              <w:rPr>
                <w:webHidden/>
              </w:rPr>
              <w:fldChar w:fldCharType="end"/>
            </w:r>
          </w:hyperlink>
        </w:p>
        <w:p w:rsidR="008D65C0" w:rsidRDefault="008D65C0">
          <w:pPr>
            <w:pStyle w:val="Verzeichnis3"/>
            <w:tabs>
              <w:tab w:val="left" w:pos="1857"/>
            </w:tabs>
            <w:rPr>
              <w:rFonts w:eastAsiaTheme="minorEastAsia"/>
              <w:sz w:val="22"/>
              <w:szCs w:val="22"/>
              <w:lang w:eastAsia="de-DE"/>
            </w:rPr>
          </w:pPr>
          <w:hyperlink w:anchor="_Toc356300803" w:history="1">
            <w:r w:rsidRPr="001732CF">
              <w:rPr>
                <w:rStyle w:val="Hyperlink"/>
              </w:rPr>
              <w:t>2.4.1</w:t>
            </w:r>
            <w:r>
              <w:rPr>
                <w:rFonts w:eastAsiaTheme="minorEastAsia"/>
                <w:sz w:val="22"/>
                <w:szCs w:val="22"/>
                <w:lang w:eastAsia="de-DE"/>
              </w:rPr>
              <w:tab/>
            </w:r>
            <w:r w:rsidRPr="001732CF">
              <w:rPr>
                <w:rStyle w:val="Hyperlink"/>
              </w:rPr>
              <w:t>Rekombination</w:t>
            </w:r>
            <w:r>
              <w:rPr>
                <w:webHidden/>
              </w:rPr>
              <w:tab/>
            </w:r>
            <w:r>
              <w:rPr>
                <w:webHidden/>
              </w:rPr>
              <w:fldChar w:fldCharType="begin"/>
            </w:r>
            <w:r>
              <w:rPr>
                <w:webHidden/>
              </w:rPr>
              <w:instrText xml:space="preserve"> PAGEREF _Toc356300803 \h </w:instrText>
            </w:r>
            <w:r>
              <w:rPr>
                <w:webHidden/>
              </w:rPr>
            </w:r>
            <w:r>
              <w:rPr>
                <w:webHidden/>
              </w:rPr>
              <w:fldChar w:fldCharType="separate"/>
            </w:r>
            <w:r>
              <w:rPr>
                <w:webHidden/>
              </w:rPr>
              <w:t>6</w:t>
            </w:r>
            <w:r>
              <w:rPr>
                <w:webHidden/>
              </w:rPr>
              <w:fldChar w:fldCharType="end"/>
            </w:r>
          </w:hyperlink>
        </w:p>
        <w:p w:rsidR="008D65C0" w:rsidRDefault="008D65C0">
          <w:pPr>
            <w:pStyle w:val="Verzeichnis3"/>
            <w:tabs>
              <w:tab w:val="left" w:pos="1857"/>
            </w:tabs>
            <w:rPr>
              <w:rFonts w:eastAsiaTheme="minorEastAsia"/>
              <w:sz w:val="22"/>
              <w:szCs w:val="22"/>
              <w:lang w:eastAsia="de-DE"/>
            </w:rPr>
          </w:pPr>
          <w:hyperlink w:anchor="_Toc356300804" w:history="1">
            <w:r w:rsidRPr="001732CF">
              <w:rPr>
                <w:rStyle w:val="Hyperlink"/>
              </w:rPr>
              <w:t>2.4.2</w:t>
            </w:r>
            <w:r>
              <w:rPr>
                <w:rFonts w:eastAsiaTheme="minorEastAsia"/>
                <w:sz w:val="22"/>
                <w:szCs w:val="22"/>
                <w:lang w:eastAsia="de-DE"/>
              </w:rPr>
              <w:tab/>
            </w:r>
            <w:r w:rsidRPr="001732CF">
              <w:rPr>
                <w:rStyle w:val="Hyperlink"/>
              </w:rPr>
              <w:t>Mutation</w:t>
            </w:r>
            <w:r>
              <w:rPr>
                <w:webHidden/>
              </w:rPr>
              <w:tab/>
            </w:r>
            <w:r>
              <w:rPr>
                <w:webHidden/>
              </w:rPr>
              <w:fldChar w:fldCharType="begin"/>
            </w:r>
            <w:r>
              <w:rPr>
                <w:webHidden/>
              </w:rPr>
              <w:instrText xml:space="preserve"> PAGEREF _Toc356300804 \h </w:instrText>
            </w:r>
            <w:r>
              <w:rPr>
                <w:webHidden/>
              </w:rPr>
            </w:r>
            <w:r>
              <w:rPr>
                <w:webHidden/>
              </w:rPr>
              <w:fldChar w:fldCharType="separate"/>
            </w:r>
            <w:r>
              <w:rPr>
                <w:webHidden/>
              </w:rPr>
              <w:t>7</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05" w:history="1">
            <w:r w:rsidRPr="001732CF">
              <w:rPr>
                <w:rStyle w:val="Hyperlink"/>
                <w14:scene3d>
                  <w14:camera w14:prst="orthographicFront"/>
                  <w14:lightRig w14:rig="threePt" w14:dir="t">
                    <w14:rot w14:lat="0" w14:lon="0" w14:rev="0"/>
                  </w14:lightRig>
                </w14:scene3d>
              </w:rPr>
              <w:t>2.5</w:t>
            </w:r>
            <w:r>
              <w:rPr>
                <w:rFonts w:eastAsiaTheme="minorEastAsia"/>
                <w:sz w:val="22"/>
                <w:szCs w:val="22"/>
                <w:lang w:eastAsia="de-DE"/>
              </w:rPr>
              <w:tab/>
            </w:r>
            <w:r w:rsidRPr="001732CF">
              <w:rPr>
                <w:rStyle w:val="Hyperlink"/>
              </w:rPr>
              <w:t>Selektion</w:t>
            </w:r>
            <w:r>
              <w:rPr>
                <w:webHidden/>
              </w:rPr>
              <w:tab/>
            </w:r>
            <w:r>
              <w:rPr>
                <w:webHidden/>
              </w:rPr>
              <w:fldChar w:fldCharType="begin"/>
            </w:r>
            <w:r>
              <w:rPr>
                <w:webHidden/>
              </w:rPr>
              <w:instrText xml:space="preserve"> PAGEREF _Toc356300805 \h </w:instrText>
            </w:r>
            <w:r>
              <w:rPr>
                <w:webHidden/>
              </w:rPr>
            </w:r>
            <w:r>
              <w:rPr>
                <w:webHidden/>
              </w:rPr>
              <w:fldChar w:fldCharType="separate"/>
            </w:r>
            <w:r>
              <w:rPr>
                <w:webHidden/>
              </w:rPr>
              <w:t>8</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06" w:history="1">
            <w:r w:rsidRPr="001732CF">
              <w:rPr>
                <w:rStyle w:val="Hyperlink"/>
                <w14:scene3d>
                  <w14:camera w14:prst="orthographicFront"/>
                  <w14:lightRig w14:rig="threePt" w14:dir="t">
                    <w14:rot w14:lat="0" w14:lon="0" w14:rev="0"/>
                  </w14:lightRig>
                </w14:scene3d>
              </w:rPr>
              <w:t>2.6</w:t>
            </w:r>
            <w:r>
              <w:rPr>
                <w:rFonts w:eastAsiaTheme="minorEastAsia"/>
                <w:sz w:val="22"/>
                <w:szCs w:val="22"/>
                <w:lang w:eastAsia="de-DE"/>
              </w:rPr>
              <w:tab/>
            </w:r>
            <w:r w:rsidRPr="001732CF">
              <w:rPr>
                <w:rStyle w:val="Hyperlink"/>
              </w:rPr>
              <w:t>Strategie</w:t>
            </w:r>
            <w:r>
              <w:rPr>
                <w:webHidden/>
              </w:rPr>
              <w:tab/>
            </w:r>
            <w:r>
              <w:rPr>
                <w:webHidden/>
              </w:rPr>
              <w:fldChar w:fldCharType="begin"/>
            </w:r>
            <w:r>
              <w:rPr>
                <w:webHidden/>
              </w:rPr>
              <w:instrText xml:space="preserve"> PAGEREF _Toc356300806 \h </w:instrText>
            </w:r>
            <w:r>
              <w:rPr>
                <w:webHidden/>
              </w:rPr>
            </w:r>
            <w:r>
              <w:rPr>
                <w:webHidden/>
              </w:rPr>
              <w:fldChar w:fldCharType="separate"/>
            </w:r>
            <w:r>
              <w:rPr>
                <w:webHidden/>
              </w:rPr>
              <w:t>8</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07" w:history="1">
            <w:r w:rsidRPr="001732CF">
              <w:rPr>
                <w:rStyle w:val="Hyperlink"/>
                <w14:scene3d>
                  <w14:camera w14:prst="orthographicFront"/>
                  <w14:lightRig w14:rig="threePt" w14:dir="t">
                    <w14:rot w14:lat="0" w14:lon="0" w14:rev="0"/>
                  </w14:lightRig>
                </w14:scene3d>
              </w:rPr>
              <w:t>2.7</w:t>
            </w:r>
            <w:r>
              <w:rPr>
                <w:rFonts w:eastAsiaTheme="minorEastAsia"/>
                <w:sz w:val="22"/>
                <w:szCs w:val="22"/>
                <w:lang w:eastAsia="de-DE"/>
              </w:rPr>
              <w:tab/>
            </w:r>
            <w:r w:rsidRPr="001732CF">
              <w:rPr>
                <w:rStyle w:val="Hyperlink"/>
              </w:rPr>
              <w:t>Haltebedingung</w:t>
            </w:r>
            <w:r>
              <w:rPr>
                <w:webHidden/>
              </w:rPr>
              <w:tab/>
            </w:r>
            <w:r>
              <w:rPr>
                <w:webHidden/>
              </w:rPr>
              <w:fldChar w:fldCharType="begin"/>
            </w:r>
            <w:r>
              <w:rPr>
                <w:webHidden/>
              </w:rPr>
              <w:instrText xml:space="preserve"> PAGEREF _Toc356300807 \h </w:instrText>
            </w:r>
            <w:r>
              <w:rPr>
                <w:webHidden/>
              </w:rPr>
            </w:r>
            <w:r>
              <w:rPr>
                <w:webHidden/>
              </w:rPr>
              <w:fldChar w:fldCharType="separate"/>
            </w:r>
            <w:r>
              <w:rPr>
                <w:webHidden/>
              </w:rPr>
              <w:t>9</w:t>
            </w:r>
            <w:r>
              <w:rPr>
                <w:webHidden/>
              </w:rPr>
              <w:fldChar w:fldCharType="end"/>
            </w:r>
          </w:hyperlink>
        </w:p>
        <w:p w:rsidR="008D65C0" w:rsidRDefault="008D65C0">
          <w:pPr>
            <w:pStyle w:val="Verzeichnis1"/>
            <w:tabs>
              <w:tab w:val="left" w:pos="1320"/>
            </w:tabs>
            <w:rPr>
              <w:rFonts w:eastAsiaTheme="minorEastAsia"/>
              <w:sz w:val="22"/>
              <w:szCs w:val="22"/>
              <w:lang w:eastAsia="de-DE"/>
            </w:rPr>
          </w:pPr>
          <w:hyperlink w:anchor="_Toc356300808" w:history="1">
            <w:r w:rsidRPr="001732CF">
              <w:rPr>
                <w:rStyle w:val="Hyperlink"/>
                <w14:scene3d>
                  <w14:camera w14:prst="orthographicFront"/>
                  <w14:lightRig w14:rig="threePt" w14:dir="t">
                    <w14:rot w14:lat="0" w14:lon="0" w14:rev="0"/>
                  </w14:lightRig>
                </w14:scene3d>
              </w:rPr>
              <w:t>3.</w:t>
            </w:r>
            <w:r>
              <w:rPr>
                <w:rFonts w:eastAsiaTheme="minorEastAsia"/>
                <w:sz w:val="22"/>
                <w:szCs w:val="22"/>
                <w:lang w:eastAsia="de-DE"/>
              </w:rPr>
              <w:tab/>
            </w:r>
            <w:r w:rsidRPr="001732CF">
              <w:rPr>
                <w:rStyle w:val="Hyperlink"/>
              </w:rPr>
              <w:t>Implementierung</w:t>
            </w:r>
            <w:r>
              <w:rPr>
                <w:webHidden/>
              </w:rPr>
              <w:tab/>
            </w:r>
            <w:r>
              <w:rPr>
                <w:webHidden/>
              </w:rPr>
              <w:fldChar w:fldCharType="begin"/>
            </w:r>
            <w:r>
              <w:rPr>
                <w:webHidden/>
              </w:rPr>
              <w:instrText xml:space="preserve"> PAGEREF _Toc356300808 \h </w:instrText>
            </w:r>
            <w:r>
              <w:rPr>
                <w:webHidden/>
              </w:rPr>
            </w:r>
            <w:r>
              <w:rPr>
                <w:webHidden/>
              </w:rPr>
              <w:fldChar w:fldCharType="separate"/>
            </w:r>
            <w:r>
              <w:rPr>
                <w:webHidden/>
              </w:rPr>
              <w:t>10</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09" w:history="1">
            <w:r w:rsidRPr="001732CF">
              <w:rPr>
                <w:rStyle w:val="Hyperlink"/>
                <w14:scene3d>
                  <w14:camera w14:prst="orthographicFront"/>
                  <w14:lightRig w14:rig="threePt" w14:dir="t">
                    <w14:rot w14:lat="0" w14:lon="0" w14:rev="0"/>
                  </w14:lightRig>
                </w14:scene3d>
              </w:rPr>
              <w:t>3.1</w:t>
            </w:r>
            <w:r>
              <w:rPr>
                <w:rFonts w:eastAsiaTheme="minorEastAsia"/>
                <w:sz w:val="22"/>
                <w:szCs w:val="22"/>
                <w:lang w:eastAsia="de-DE"/>
              </w:rPr>
              <w:tab/>
            </w:r>
            <w:r w:rsidRPr="001732CF">
              <w:rPr>
                <w:rStyle w:val="Hyperlink"/>
              </w:rPr>
              <w:t>Entwicklungsumgebung</w:t>
            </w:r>
            <w:r>
              <w:rPr>
                <w:webHidden/>
              </w:rPr>
              <w:tab/>
            </w:r>
            <w:r>
              <w:rPr>
                <w:webHidden/>
              </w:rPr>
              <w:fldChar w:fldCharType="begin"/>
            </w:r>
            <w:r>
              <w:rPr>
                <w:webHidden/>
              </w:rPr>
              <w:instrText xml:space="preserve"> PAGEREF _Toc356300809 \h </w:instrText>
            </w:r>
            <w:r>
              <w:rPr>
                <w:webHidden/>
              </w:rPr>
            </w:r>
            <w:r>
              <w:rPr>
                <w:webHidden/>
              </w:rPr>
              <w:fldChar w:fldCharType="separate"/>
            </w:r>
            <w:r>
              <w:rPr>
                <w:webHidden/>
              </w:rPr>
              <w:t>10</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10" w:history="1">
            <w:r w:rsidRPr="001732CF">
              <w:rPr>
                <w:rStyle w:val="Hyperlink"/>
                <w14:scene3d>
                  <w14:camera w14:prst="orthographicFront"/>
                  <w14:lightRig w14:rig="threePt" w14:dir="t">
                    <w14:rot w14:lat="0" w14:lon="0" w14:rev="0"/>
                  </w14:lightRig>
                </w14:scene3d>
              </w:rPr>
              <w:t>3.2</w:t>
            </w:r>
            <w:r>
              <w:rPr>
                <w:rFonts w:eastAsiaTheme="minorEastAsia"/>
                <w:sz w:val="22"/>
                <w:szCs w:val="22"/>
                <w:lang w:eastAsia="de-DE"/>
              </w:rPr>
              <w:tab/>
            </w:r>
            <w:r w:rsidRPr="001732CF">
              <w:rPr>
                <w:rStyle w:val="Hyperlink"/>
              </w:rPr>
              <w:t>Software-Architektur</w:t>
            </w:r>
            <w:r>
              <w:rPr>
                <w:webHidden/>
              </w:rPr>
              <w:tab/>
            </w:r>
            <w:r>
              <w:rPr>
                <w:webHidden/>
              </w:rPr>
              <w:fldChar w:fldCharType="begin"/>
            </w:r>
            <w:r>
              <w:rPr>
                <w:webHidden/>
              </w:rPr>
              <w:instrText xml:space="preserve"> PAGEREF _Toc356300810 \h </w:instrText>
            </w:r>
            <w:r>
              <w:rPr>
                <w:webHidden/>
              </w:rPr>
            </w:r>
            <w:r>
              <w:rPr>
                <w:webHidden/>
              </w:rPr>
              <w:fldChar w:fldCharType="separate"/>
            </w:r>
            <w:r>
              <w:rPr>
                <w:webHidden/>
              </w:rPr>
              <w:t>10</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11" w:history="1">
            <w:r w:rsidRPr="001732CF">
              <w:rPr>
                <w:rStyle w:val="Hyperlink"/>
                <w14:scene3d>
                  <w14:camera w14:prst="orthographicFront"/>
                  <w14:lightRig w14:rig="threePt" w14:dir="t">
                    <w14:rot w14:lat="0" w14:lon="0" w14:rev="0"/>
                  </w14:lightRig>
                </w14:scene3d>
              </w:rPr>
              <w:t>3.3</w:t>
            </w:r>
            <w:r>
              <w:rPr>
                <w:rFonts w:eastAsiaTheme="minorEastAsia"/>
                <w:sz w:val="22"/>
                <w:szCs w:val="22"/>
                <w:lang w:eastAsia="de-DE"/>
              </w:rPr>
              <w:tab/>
            </w:r>
            <w:r w:rsidRPr="001732CF">
              <w:rPr>
                <w:rStyle w:val="Hyperlink"/>
              </w:rPr>
              <w:t>Codeausschnitte</w:t>
            </w:r>
            <w:r>
              <w:rPr>
                <w:webHidden/>
              </w:rPr>
              <w:tab/>
            </w:r>
            <w:r>
              <w:rPr>
                <w:webHidden/>
              </w:rPr>
              <w:fldChar w:fldCharType="begin"/>
            </w:r>
            <w:r>
              <w:rPr>
                <w:webHidden/>
              </w:rPr>
              <w:instrText xml:space="preserve"> PAGEREF _Toc356300811 \h </w:instrText>
            </w:r>
            <w:r>
              <w:rPr>
                <w:webHidden/>
              </w:rPr>
            </w:r>
            <w:r>
              <w:rPr>
                <w:webHidden/>
              </w:rPr>
              <w:fldChar w:fldCharType="separate"/>
            </w:r>
            <w:r>
              <w:rPr>
                <w:webHidden/>
              </w:rPr>
              <w:t>10</w:t>
            </w:r>
            <w:r>
              <w:rPr>
                <w:webHidden/>
              </w:rPr>
              <w:fldChar w:fldCharType="end"/>
            </w:r>
          </w:hyperlink>
        </w:p>
        <w:p w:rsidR="008D65C0" w:rsidRDefault="008D65C0">
          <w:pPr>
            <w:pStyle w:val="Verzeichnis1"/>
            <w:tabs>
              <w:tab w:val="left" w:pos="1320"/>
            </w:tabs>
            <w:rPr>
              <w:rFonts w:eastAsiaTheme="minorEastAsia"/>
              <w:sz w:val="22"/>
              <w:szCs w:val="22"/>
              <w:lang w:eastAsia="de-DE"/>
            </w:rPr>
          </w:pPr>
          <w:hyperlink w:anchor="_Toc356300812" w:history="1">
            <w:r w:rsidRPr="001732CF">
              <w:rPr>
                <w:rStyle w:val="Hyperlink"/>
                <w14:scene3d>
                  <w14:camera w14:prst="orthographicFront"/>
                  <w14:lightRig w14:rig="threePt" w14:dir="t">
                    <w14:rot w14:lat="0" w14:lon="0" w14:rev="0"/>
                  </w14:lightRig>
                </w14:scene3d>
              </w:rPr>
              <w:t>4.</w:t>
            </w:r>
            <w:r>
              <w:rPr>
                <w:rFonts w:eastAsiaTheme="minorEastAsia"/>
                <w:sz w:val="22"/>
                <w:szCs w:val="22"/>
                <w:lang w:eastAsia="de-DE"/>
              </w:rPr>
              <w:tab/>
            </w:r>
            <w:r w:rsidRPr="001732CF">
              <w:rPr>
                <w:rStyle w:val="Hyperlink"/>
              </w:rPr>
              <w:t>Bedienung</w:t>
            </w:r>
            <w:r>
              <w:rPr>
                <w:webHidden/>
              </w:rPr>
              <w:tab/>
            </w:r>
            <w:r>
              <w:rPr>
                <w:webHidden/>
              </w:rPr>
              <w:fldChar w:fldCharType="begin"/>
            </w:r>
            <w:r>
              <w:rPr>
                <w:webHidden/>
              </w:rPr>
              <w:instrText xml:space="preserve"> PAGEREF _Toc356300812 \h </w:instrText>
            </w:r>
            <w:r>
              <w:rPr>
                <w:webHidden/>
              </w:rPr>
            </w:r>
            <w:r>
              <w:rPr>
                <w:webHidden/>
              </w:rPr>
              <w:fldChar w:fldCharType="separate"/>
            </w:r>
            <w:r>
              <w:rPr>
                <w:webHidden/>
              </w:rPr>
              <w:t>11</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13" w:history="1">
            <w:r w:rsidRPr="001732CF">
              <w:rPr>
                <w:rStyle w:val="Hyperlink"/>
                <w14:scene3d>
                  <w14:camera w14:prst="orthographicFront"/>
                  <w14:lightRig w14:rig="threePt" w14:dir="t">
                    <w14:rot w14:lat="0" w14:lon="0" w14:rev="0"/>
                  </w14:lightRig>
                </w14:scene3d>
              </w:rPr>
              <w:t>4.1</w:t>
            </w:r>
            <w:r>
              <w:rPr>
                <w:rFonts w:eastAsiaTheme="minorEastAsia"/>
                <w:sz w:val="22"/>
                <w:szCs w:val="22"/>
                <w:lang w:eastAsia="de-DE"/>
              </w:rPr>
              <w:tab/>
            </w:r>
            <w:r w:rsidRPr="001732CF">
              <w:rPr>
                <w:rStyle w:val="Hyperlink"/>
              </w:rPr>
              <w:t>Einstellungen</w:t>
            </w:r>
            <w:r>
              <w:rPr>
                <w:webHidden/>
              </w:rPr>
              <w:tab/>
            </w:r>
            <w:r>
              <w:rPr>
                <w:webHidden/>
              </w:rPr>
              <w:fldChar w:fldCharType="begin"/>
            </w:r>
            <w:r>
              <w:rPr>
                <w:webHidden/>
              </w:rPr>
              <w:instrText xml:space="preserve"> PAGEREF _Toc356300813 \h </w:instrText>
            </w:r>
            <w:r>
              <w:rPr>
                <w:webHidden/>
              </w:rPr>
            </w:r>
            <w:r>
              <w:rPr>
                <w:webHidden/>
              </w:rPr>
              <w:fldChar w:fldCharType="separate"/>
            </w:r>
            <w:r>
              <w:rPr>
                <w:webHidden/>
              </w:rPr>
              <w:t>11</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14" w:history="1">
            <w:r w:rsidRPr="001732CF">
              <w:rPr>
                <w:rStyle w:val="Hyperlink"/>
                <w14:scene3d>
                  <w14:camera w14:prst="orthographicFront"/>
                  <w14:lightRig w14:rig="threePt" w14:dir="t">
                    <w14:rot w14:lat="0" w14:lon="0" w14:rev="0"/>
                  </w14:lightRig>
                </w14:scene3d>
              </w:rPr>
              <w:t>4.2</w:t>
            </w:r>
            <w:r>
              <w:rPr>
                <w:rFonts w:eastAsiaTheme="minorEastAsia"/>
                <w:sz w:val="22"/>
                <w:szCs w:val="22"/>
                <w:lang w:eastAsia="de-DE"/>
              </w:rPr>
              <w:tab/>
            </w:r>
            <w:r w:rsidRPr="001732CF">
              <w:rPr>
                <w:rStyle w:val="Hyperlink"/>
              </w:rPr>
              <w:t>Klassenraum</w:t>
            </w:r>
            <w:r>
              <w:rPr>
                <w:webHidden/>
              </w:rPr>
              <w:tab/>
            </w:r>
            <w:r>
              <w:rPr>
                <w:webHidden/>
              </w:rPr>
              <w:fldChar w:fldCharType="begin"/>
            </w:r>
            <w:r>
              <w:rPr>
                <w:webHidden/>
              </w:rPr>
              <w:instrText xml:space="preserve"> PAGEREF _Toc356300814 \h </w:instrText>
            </w:r>
            <w:r>
              <w:rPr>
                <w:webHidden/>
              </w:rPr>
            </w:r>
            <w:r>
              <w:rPr>
                <w:webHidden/>
              </w:rPr>
              <w:fldChar w:fldCharType="separate"/>
            </w:r>
            <w:r>
              <w:rPr>
                <w:webHidden/>
              </w:rPr>
              <w:t>12</w:t>
            </w:r>
            <w:r>
              <w:rPr>
                <w:webHidden/>
              </w:rPr>
              <w:fldChar w:fldCharType="end"/>
            </w:r>
          </w:hyperlink>
        </w:p>
        <w:p w:rsidR="008D65C0" w:rsidRDefault="008D65C0">
          <w:pPr>
            <w:pStyle w:val="Verzeichnis3"/>
            <w:tabs>
              <w:tab w:val="left" w:pos="1857"/>
            </w:tabs>
            <w:rPr>
              <w:rFonts w:eastAsiaTheme="minorEastAsia"/>
              <w:sz w:val="22"/>
              <w:szCs w:val="22"/>
              <w:lang w:eastAsia="de-DE"/>
            </w:rPr>
          </w:pPr>
          <w:hyperlink w:anchor="_Toc356300815" w:history="1">
            <w:r w:rsidRPr="001732CF">
              <w:rPr>
                <w:rStyle w:val="Hyperlink"/>
              </w:rPr>
              <w:t>4.2.1</w:t>
            </w:r>
            <w:r>
              <w:rPr>
                <w:rFonts w:eastAsiaTheme="minorEastAsia"/>
                <w:sz w:val="22"/>
                <w:szCs w:val="22"/>
                <w:lang w:eastAsia="de-DE"/>
              </w:rPr>
              <w:tab/>
            </w:r>
            <w:r w:rsidRPr="001732CF">
              <w:rPr>
                <w:rStyle w:val="Hyperlink"/>
              </w:rPr>
              <w:t>Relationen der Schüler</w:t>
            </w:r>
            <w:r>
              <w:rPr>
                <w:webHidden/>
              </w:rPr>
              <w:tab/>
            </w:r>
            <w:r>
              <w:rPr>
                <w:webHidden/>
              </w:rPr>
              <w:fldChar w:fldCharType="begin"/>
            </w:r>
            <w:r>
              <w:rPr>
                <w:webHidden/>
              </w:rPr>
              <w:instrText xml:space="preserve"> PAGEREF _Toc356300815 \h </w:instrText>
            </w:r>
            <w:r>
              <w:rPr>
                <w:webHidden/>
              </w:rPr>
            </w:r>
            <w:r>
              <w:rPr>
                <w:webHidden/>
              </w:rPr>
              <w:fldChar w:fldCharType="separate"/>
            </w:r>
            <w:r>
              <w:rPr>
                <w:webHidden/>
              </w:rPr>
              <w:t>13</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16" w:history="1">
            <w:r w:rsidRPr="001732CF">
              <w:rPr>
                <w:rStyle w:val="Hyperlink"/>
                <w14:scene3d>
                  <w14:camera w14:prst="orthographicFront"/>
                  <w14:lightRig w14:rig="threePt" w14:dir="t">
                    <w14:rot w14:lat="0" w14:lon="0" w14:rev="0"/>
                  </w14:lightRig>
                </w14:scene3d>
              </w:rPr>
              <w:t>4.3</w:t>
            </w:r>
            <w:r>
              <w:rPr>
                <w:rFonts w:eastAsiaTheme="minorEastAsia"/>
                <w:sz w:val="22"/>
                <w:szCs w:val="22"/>
                <w:lang w:eastAsia="de-DE"/>
              </w:rPr>
              <w:tab/>
            </w:r>
            <w:r w:rsidRPr="001732CF">
              <w:rPr>
                <w:rStyle w:val="Hyperlink"/>
              </w:rPr>
              <w:t>Fitness-Funktion</w:t>
            </w:r>
            <w:r>
              <w:rPr>
                <w:webHidden/>
              </w:rPr>
              <w:tab/>
            </w:r>
            <w:r>
              <w:rPr>
                <w:webHidden/>
              </w:rPr>
              <w:fldChar w:fldCharType="begin"/>
            </w:r>
            <w:r>
              <w:rPr>
                <w:webHidden/>
              </w:rPr>
              <w:instrText xml:space="preserve"> PAGEREF _Toc356300816 \h </w:instrText>
            </w:r>
            <w:r>
              <w:rPr>
                <w:webHidden/>
              </w:rPr>
            </w:r>
            <w:r>
              <w:rPr>
                <w:webHidden/>
              </w:rPr>
              <w:fldChar w:fldCharType="separate"/>
            </w:r>
            <w:r>
              <w:rPr>
                <w:webHidden/>
              </w:rPr>
              <w:t>14</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17" w:history="1">
            <w:r w:rsidRPr="001732CF">
              <w:rPr>
                <w:rStyle w:val="Hyperlink"/>
                <w14:scene3d>
                  <w14:camera w14:prst="orthographicFront"/>
                  <w14:lightRig w14:rig="threePt" w14:dir="t">
                    <w14:rot w14:lat="0" w14:lon="0" w14:rev="0"/>
                  </w14:lightRig>
                </w14:scene3d>
              </w:rPr>
              <w:t>4.4</w:t>
            </w:r>
            <w:r>
              <w:rPr>
                <w:rFonts w:eastAsiaTheme="minorEastAsia"/>
                <w:sz w:val="22"/>
                <w:szCs w:val="22"/>
                <w:lang w:eastAsia="de-DE"/>
              </w:rPr>
              <w:tab/>
            </w:r>
            <w:r w:rsidRPr="001732CF">
              <w:rPr>
                <w:rStyle w:val="Hyperlink"/>
              </w:rPr>
              <w:t>Evaluation</w:t>
            </w:r>
            <w:r>
              <w:rPr>
                <w:webHidden/>
              </w:rPr>
              <w:tab/>
            </w:r>
            <w:r>
              <w:rPr>
                <w:webHidden/>
              </w:rPr>
              <w:fldChar w:fldCharType="begin"/>
            </w:r>
            <w:r>
              <w:rPr>
                <w:webHidden/>
              </w:rPr>
              <w:instrText xml:space="preserve"> PAGEREF _Toc356300817 \h </w:instrText>
            </w:r>
            <w:r>
              <w:rPr>
                <w:webHidden/>
              </w:rPr>
            </w:r>
            <w:r>
              <w:rPr>
                <w:webHidden/>
              </w:rPr>
              <w:fldChar w:fldCharType="separate"/>
            </w:r>
            <w:r>
              <w:rPr>
                <w:webHidden/>
              </w:rPr>
              <w:t>15</w:t>
            </w:r>
            <w:r>
              <w:rPr>
                <w:webHidden/>
              </w:rPr>
              <w:fldChar w:fldCharType="end"/>
            </w:r>
          </w:hyperlink>
        </w:p>
        <w:p w:rsidR="008D65C0" w:rsidRDefault="008D65C0">
          <w:pPr>
            <w:pStyle w:val="Verzeichnis1"/>
            <w:tabs>
              <w:tab w:val="left" w:pos="1320"/>
            </w:tabs>
            <w:rPr>
              <w:rFonts w:eastAsiaTheme="minorEastAsia"/>
              <w:sz w:val="22"/>
              <w:szCs w:val="22"/>
              <w:lang w:eastAsia="de-DE"/>
            </w:rPr>
          </w:pPr>
          <w:hyperlink w:anchor="_Toc356300818" w:history="1">
            <w:r w:rsidRPr="001732CF">
              <w:rPr>
                <w:rStyle w:val="Hyperlink"/>
                <w14:scene3d>
                  <w14:camera w14:prst="orthographicFront"/>
                  <w14:lightRig w14:rig="threePt" w14:dir="t">
                    <w14:rot w14:lat="0" w14:lon="0" w14:rev="0"/>
                  </w14:lightRig>
                </w14:scene3d>
              </w:rPr>
              <w:t>5.</w:t>
            </w:r>
            <w:r>
              <w:rPr>
                <w:rFonts w:eastAsiaTheme="minorEastAsia"/>
                <w:sz w:val="22"/>
                <w:szCs w:val="22"/>
                <w:lang w:eastAsia="de-DE"/>
              </w:rPr>
              <w:tab/>
            </w:r>
            <w:r w:rsidRPr="001732CF">
              <w:rPr>
                <w:rStyle w:val="Hyperlink"/>
              </w:rPr>
              <w:t>Zusammenfassung und Ausblick</w:t>
            </w:r>
            <w:r>
              <w:rPr>
                <w:webHidden/>
              </w:rPr>
              <w:tab/>
            </w:r>
            <w:r>
              <w:rPr>
                <w:webHidden/>
              </w:rPr>
              <w:fldChar w:fldCharType="begin"/>
            </w:r>
            <w:r>
              <w:rPr>
                <w:webHidden/>
              </w:rPr>
              <w:instrText xml:space="preserve"> PAGEREF _Toc356300818 \h </w:instrText>
            </w:r>
            <w:r>
              <w:rPr>
                <w:webHidden/>
              </w:rPr>
            </w:r>
            <w:r>
              <w:rPr>
                <w:webHidden/>
              </w:rPr>
              <w:fldChar w:fldCharType="separate"/>
            </w:r>
            <w:r>
              <w:rPr>
                <w:webHidden/>
              </w:rPr>
              <w:t>16</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19" w:history="1">
            <w:r w:rsidRPr="001732CF">
              <w:rPr>
                <w:rStyle w:val="Hyperlink"/>
                <w14:scene3d>
                  <w14:camera w14:prst="orthographicFront"/>
                  <w14:lightRig w14:rig="threePt" w14:dir="t">
                    <w14:rot w14:lat="0" w14:lon="0" w14:rev="0"/>
                  </w14:lightRig>
                </w14:scene3d>
              </w:rPr>
              <w:t>5.1</w:t>
            </w:r>
            <w:r>
              <w:rPr>
                <w:rFonts w:eastAsiaTheme="minorEastAsia"/>
                <w:sz w:val="22"/>
                <w:szCs w:val="22"/>
                <w:lang w:eastAsia="de-DE"/>
              </w:rPr>
              <w:tab/>
            </w:r>
            <w:r w:rsidRPr="001732CF">
              <w:rPr>
                <w:rStyle w:val="Hyperlink"/>
              </w:rPr>
              <w:t>Offene Punkte</w:t>
            </w:r>
            <w:r>
              <w:rPr>
                <w:webHidden/>
              </w:rPr>
              <w:tab/>
            </w:r>
            <w:r>
              <w:rPr>
                <w:webHidden/>
              </w:rPr>
              <w:fldChar w:fldCharType="begin"/>
            </w:r>
            <w:r>
              <w:rPr>
                <w:webHidden/>
              </w:rPr>
              <w:instrText xml:space="preserve"> PAGEREF _Toc356300819 \h </w:instrText>
            </w:r>
            <w:r>
              <w:rPr>
                <w:webHidden/>
              </w:rPr>
            </w:r>
            <w:r>
              <w:rPr>
                <w:webHidden/>
              </w:rPr>
              <w:fldChar w:fldCharType="separate"/>
            </w:r>
            <w:r>
              <w:rPr>
                <w:webHidden/>
              </w:rPr>
              <w:t>16</w:t>
            </w:r>
            <w:r>
              <w:rPr>
                <w:webHidden/>
              </w:rPr>
              <w:fldChar w:fldCharType="end"/>
            </w:r>
          </w:hyperlink>
        </w:p>
        <w:p w:rsidR="008D65C0" w:rsidRDefault="008D65C0">
          <w:pPr>
            <w:pStyle w:val="Verzeichnis2"/>
            <w:tabs>
              <w:tab w:val="left" w:pos="1540"/>
            </w:tabs>
            <w:rPr>
              <w:rFonts w:eastAsiaTheme="minorEastAsia"/>
              <w:sz w:val="22"/>
              <w:szCs w:val="22"/>
              <w:lang w:eastAsia="de-DE"/>
            </w:rPr>
          </w:pPr>
          <w:hyperlink w:anchor="_Toc356300820" w:history="1">
            <w:r w:rsidRPr="001732CF">
              <w:rPr>
                <w:rStyle w:val="Hyperlink"/>
                <w14:scene3d>
                  <w14:camera w14:prst="orthographicFront"/>
                  <w14:lightRig w14:rig="threePt" w14:dir="t">
                    <w14:rot w14:lat="0" w14:lon="0" w14:rev="0"/>
                  </w14:lightRig>
                </w14:scene3d>
              </w:rPr>
              <w:t>5.2</w:t>
            </w:r>
            <w:r>
              <w:rPr>
                <w:rFonts w:eastAsiaTheme="minorEastAsia"/>
                <w:sz w:val="22"/>
                <w:szCs w:val="22"/>
                <w:lang w:eastAsia="de-DE"/>
              </w:rPr>
              <w:tab/>
            </w:r>
            <w:r w:rsidRPr="001732CF">
              <w:rPr>
                <w:rStyle w:val="Hyperlink"/>
              </w:rPr>
              <w:t>Verbesserungsmöglichkeiten</w:t>
            </w:r>
            <w:r>
              <w:rPr>
                <w:webHidden/>
              </w:rPr>
              <w:tab/>
            </w:r>
            <w:r>
              <w:rPr>
                <w:webHidden/>
              </w:rPr>
              <w:fldChar w:fldCharType="begin"/>
            </w:r>
            <w:r>
              <w:rPr>
                <w:webHidden/>
              </w:rPr>
              <w:instrText xml:space="preserve"> PAGEREF _Toc356300820 \h </w:instrText>
            </w:r>
            <w:r>
              <w:rPr>
                <w:webHidden/>
              </w:rPr>
            </w:r>
            <w:r>
              <w:rPr>
                <w:webHidden/>
              </w:rPr>
              <w:fldChar w:fldCharType="separate"/>
            </w:r>
            <w:r>
              <w:rPr>
                <w:webHidden/>
              </w:rPr>
              <w:t>16</w:t>
            </w:r>
            <w:r>
              <w:rPr>
                <w:webHidden/>
              </w:rPr>
              <w:fldChar w:fldCharType="end"/>
            </w:r>
          </w:hyperlink>
        </w:p>
        <w:p w:rsidR="009B7A14" w:rsidRDefault="009B7A14" w:rsidP="00CE0E4C">
          <w:r>
            <w:fldChar w:fldCharType="end"/>
          </w:r>
        </w:p>
      </w:sdtContent>
    </w:sdt>
    <w:p w:rsidR="00520384" w:rsidRDefault="00520384" w:rsidP="00CE0E4C"/>
    <w:p w:rsidR="00E7389A" w:rsidRDefault="00E7389A" w:rsidP="00CE0E4C">
      <w:pPr>
        <w:sectPr w:rsidR="00E7389A" w:rsidSect="00545841">
          <w:footerReference w:type="default" r:id="rId9"/>
          <w:headerReference w:type="first" r:id="rId10"/>
          <w:pgSz w:w="11906" w:h="16838" w:code="9"/>
          <w:pgMar w:top="1701" w:right="1701" w:bottom="1701" w:left="1928" w:header="709" w:footer="709" w:gutter="0"/>
          <w:pgNumType w:fmt="upperRoman"/>
          <w:cols w:space="708"/>
          <w:titlePg/>
          <w:docGrid w:linePitch="360"/>
        </w:sectPr>
      </w:pPr>
    </w:p>
    <w:p w:rsidR="0052074C" w:rsidRDefault="009B7A14" w:rsidP="00CE0E4C">
      <w:pPr>
        <w:pStyle w:val="berschrift1"/>
      </w:pPr>
      <w:bookmarkStart w:id="0" w:name="_Toc356300794"/>
      <w:r>
        <w:t>E</w:t>
      </w:r>
      <w:r w:rsidR="0052074C">
        <w:t>inleitung</w:t>
      </w:r>
      <w:r w:rsidR="00AD449E">
        <w:t xml:space="preserve"> und Motivation</w:t>
      </w:r>
      <w:bookmarkEnd w:id="0"/>
    </w:p>
    <w:p w:rsidR="00342394" w:rsidRDefault="003C4B03" w:rsidP="00CE0E4C">
      <w:r>
        <w:t xml:space="preserve">In der Schule müssen Lehrer regelmäßig einen </w:t>
      </w:r>
      <w:proofErr w:type="spellStart"/>
      <w:r>
        <w:t>Sitzplan</w:t>
      </w:r>
      <w:proofErr w:type="spellEnd"/>
      <w:r>
        <w:t xml:space="preserve"> erstellen, um in der Klasse eine optimale Lernatmosphäre zu gewährleisten. Dabei sind viele – zum Teil widersprüchliche – Anforderungen zu berücksichtigen. Beispielsweise müssen ein</w:t>
      </w:r>
      <w:r>
        <w:t>i</w:t>
      </w:r>
      <w:r>
        <w:t>ge Schüler in der Ersten Reihe sitzen, da sie eine Sehschwäche haben oder besond</w:t>
      </w:r>
      <w:r>
        <w:t>e</w:t>
      </w:r>
      <w:r>
        <w:t xml:space="preserve">rer Betreuung durch den Lehrkörper bedürfen. Außerdem sollen nur die Schüler nebeneinander sitzen, die sich nicht vom Lernen abhalten. </w:t>
      </w:r>
      <w:r w:rsidR="00F74D53">
        <w:t>Noch b</w:t>
      </w:r>
      <w:r>
        <w:t xml:space="preserve">esser </w:t>
      </w:r>
      <w:r w:rsidR="00F74D53">
        <w:t xml:space="preserve">sind </w:t>
      </w:r>
      <w:r>
        <w:t>Sit</w:t>
      </w:r>
      <w:r>
        <w:t>z</w:t>
      </w:r>
      <w:r>
        <w:t xml:space="preserve">nachbarn, die das Lernen fördern. Damit insgesamt das Lernen in der Klasse optimal läuft muss auch der Geräuschpegel niedrig sein. Wer sich also zu gut versteht darf auch nicht nebeneinander sitzen. Diese Herausforderungen implizieren bereits, dass es keinen perfekten </w:t>
      </w:r>
      <w:proofErr w:type="spellStart"/>
      <w:r>
        <w:t>Sitzplan</w:t>
      </w:r>
      <w:proofErr w:type="spellEnd"/>
      <w:r>
        <w:t xml:space="preserve"> gibt. Einen brauchbaren Plan zu erstellen, in dem die möglichst viele Aspekte berücksichtigt werden erfordert einen erheblichen Zeitau</w:t>
      </w:r>
      <w:r>
        <w:t>f</w:t>
      </w:r>
      <w:r>
        <w:t>wand.</w:t>
      </w:r>
    </w:p>
    <w:p w:rsidR="0052074C" w:rsidRDefault="0052074C" w:rsidP="00CE0E4C">
      <w:pPr>
        <w:pStyle w:val="berschrift2"/>
      </w:pPr>
      <w:bookmarkStart w:id="1" w:name="_Toc356300795"/>
      <w:r w:rsidRPr="003F774B">
        <w:t>Zielsetzung</w:t>
      </w:r>
      <w:bookmarkEnd w:id="1"/>
    </w:p>
    <w:p w:rsidR="00B8009A" w:rsidRDefault="00E01CE3" w:rsidP="00CE0E4C">
      <w:r>
        <w:t xml:space="preserve">Ziel der Arbeit ist es einen </w:t>
      </w:r>
      <w:r w:rsidR="00A42755">
        <w:t xml:space="preserve">optimalen </w:t>
      </w:r>
      <w:proofErr w:type="spellStart"/>
      <w:r w:rsidR="00A42755">
        <w:t>Sitzplan</w:t>
      </w:r>
      <w:proofErr w:type="spellEnd"/>
      <w:r w:rsidR="00A42755">
        <w:t xml:space="preserve"> zu finden, der die gegebenen Ra</w:t>
      </w:r>
      <w:r w:rsidR="00A42755">
        <w:t>h</w:t>
      </w:r>
      <w:r w:rsidR="00A42755">
        <w:t xml:space="preserve">menbedingungen und Parameter berücksichtigt. </w:t>
      </w:r>
      <w:r w:rsidR="003C4B03">
        <w:t>Dabei werden die folgenden Krit</w:t>
      </w:r>
      <w:r w:rsidR="003C4B03">
        <w:t>e</w:t>
      </w:r>
      <w:r w:rsidR="003C4B03">
        <w:t>rien Berücksichtigt:</w:t>
      </w:r>
    </w:p>
    <w:p w:rsidR="00672CB5" w:rsidRDefault="00672CB5" w:rsidP="00CE0E4C">
      <w:pPr>
        <w:pStyle w:val="Listenabsatz"/>
        <w:numPr>
          <w:ilvl w:val="0"/>
          <w:numId w:val="35"/>
        </w:numPr>
      </w:pPr>
      <w:r>
        <w:t xml:space="preserve">Entfernung zur Tafel </w:t>
      </w:r>
    </w:p>
    <w:p w:rsidR="003C4B03" w:rsidRDefault="003C4B03" w:rsidP="00CE0E4C">
      <w:pPr>
        <w:pStyle w:val="Listenabsatz"/>
        <w:numPr>
          <w:ilvl w:val="0"/>
          <w:numId w:val="35"/>
        </w:numPr>
      </w:pPr>
      <w:r>
        <w:t>Beziehung zum direkten Nachbar</w:t>
      </w:r>
    </w:p>
    <w:p w:rsidR="003C4B03" w:rsidRDefault="003C4B03" w:rsidP="00CE0E4C">
      <w:pPr>
        <w:pStyle w:val="Listenabsatz"/>
        <w:numPr>
          <w:ilvl w:val="0"/>
          <w:numId w:val="35"/>
        </w:numPr>
      </w:pPr>
      <w:r>
        <w:t>Beziehung zum übernächsten Nachbar</w:t>
      </w:r>
    </w:p>
    <w:p w:rsidR="00672CB5" w:rsidRDefault="00672CB5" w:rsidP="00CE0E4C">
      <w:pPr>
        <w:pStyle w:val="Listenabsatz"/>
        <w:numPr>
          <w:ilvl w:val="0"/>
          <w:numId w:val="35"/>
        </w:numPr>
      </w:pPr>
      <w:r>
        <w:t xml:space="preserve">Beziehung zum Vorder-/Hintermann </w:t>
      </w:r>
    </w:p>
    <w:p w:rsidR="00672CB5" w:rsidRDefault="00672CB5" w:rsidP="00CE0E4C">
      <w:pPr>
        <w:pStyle w:val="Listenabsatz"/>
        <w:numPr>
          <w:ilvl w:val="0"/>
          <w:numId w:val="35"/>
        </w:numPr>
      </w:pPr>
      <w:r>
        <w:t>Beziehung zu den Schülern, die diagonal sitzen</w:t>
      </w:r>
    </w:p>
    <w:p w:rsidR="003C4B03" w:rsidRPr="00B8009A" w:rsidRDefault="00672CB5" w:rsidP="00CE0E4C">
      <w:pPr>
        <w:pStyle w:val="Listenabsatz"/>
        <w:numPr>
          <w:ilvl w:val="0"/>
          <w:numId w:val="35"/>
        </w:numPr>
      </w:pPr>
      <w:r>
        <w:t>Schüler, die ihre Position nicht verändern dürfen</w:t>
      </w:r>
    </w:p>
    <w:p w:rsidR="00900F33" w:rsidRDefault="00BE6028" w:rsidP="00CE0E4C">
      <w:pPr>
        <w:pStyle w:val="berschrift2"/>
      </w:pPr>
      <w:bookmarkStart w:id="2" w:name="_Toc356300796"/>
      <w:r>
        <w:t>Wirtschaftliche Aspekte</w:t>
      </w:r>
      <w:bookmarkEnd w:id="2"/>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notwendig. Diese Zeit könnte effektiver zur besseren Vorbereitung des Unterrichts verwendet we</w:t>
      </w:r>
      <w:r>
        <w:t>r</w:t>
      </w:r>
      <w:r>
        <w:t>den.</w:t>
      </w:r>
    </w:p>
    <w:p w:rsidR="00C27927" w:rsidRDefault="0052074C" w:rsidP="00CE0E4C">
      <w:pPr>
        <w:pStyle w:val="berschrift2"/>
      </w:pPr>
      <w:bookmarkStart w:id="3" w:name="_Toc356300797"/>
      <w:r>
        <w:lastRenderedPageBreak/>
        <w:t>Gliederung der Arbei</w:t>
      </w:r>
      <w:r w:rsidR="003F774B">
        <w:t>t</w:t>
      </w:r>
      <w:bookmarkEnd w:id="3"/>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72557A">
        <w:t>2</w:t>
      </w:r>
      <w:r>
        <w:fldChar w:fldCharType="end"/>
      </w:r>
      <w:r>
        <w:t xml:space="preserve"> B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72557A">
        <w:t>3</w:t>
      </w:r>
      <w:r>
        <w:fldChar w:fldCharType="end"/>
      </w:r>
      <w:r>
        <w:t xml:space="preserve"> die Beschreibung der konkreten Realisierung der gestellten Aufgabe. </w:t>
      </w:r>
      <w:r w:rsidR="00F74D53">
        <w:t xml:space="preserve">In Kapitel </w:t>
      </w:r>
      <w:r w:rsidR="00F74D53">
        <w:fldChar w:fldCharType="begin"/>
      </w:r>
      <w:r w:rsidR="00F74D53">
        <w:instrText xml:space="preserve"> REF _Ref350362087 \r \h </w:instrText>
      </w:r>
      <w:r w:rsidR="00F74D53">
        <w:fldChar w:fldCharType="separate"/>
      </w:r>
      <w:r w:rsidR="0072557A">
        <w:t>4.4</w:t>
      </w:r>
      <w:r w:rsidR="00F74D53">
        <w:fldChar w:fldCharType="end"/>
      </w:r>
      <w:r w:rsidR="00F74D53">
        <w:t xml:space="preserve"> wird die Bedienung der Anwendung </w:t>
      </w:r>
      <w:r w:rsidR="001407C1">
        <w:t>erläutert</w:t>
      </w:r>
      <w:r w:rsidR="00F74D53">
        <w:t xml:space="preserve">. </w:t>
      </w:r>
      <w:r>
        <w:t xml:space="preserve">Abschließend fasst Kapitel </w:t>
      </w:r>
      <w:r w:rsidR="00F74D53">
        <w:fldChar w:fldCharType="begin"/>
      </w:r>
      <w:r w:rsidR="00F74D53">
        <w:instrText xml:space="preserve"> REF _Ref350362087 \r \h </w:instrText>
      </w:r>
      <w:r w:rsidR="00F74D53">
        <w:fldChar w:fldCharType="separate"/>
      </w:r>
      <w:r w:rsidR="0072557A">
        <w:t>4.4</w:t>
      </w:r>
      <w:r w:rsidR="00F74D53">
        <w:fldChar w:fldCharType="end"/>
      </w:r>
      <w:r>
        <w:t xml:space="preserve"> die erzielten Ergebnisse zusammen und gibt einen Ausblick auf Untersuchung</w:t>
      </w:r>
      <w:r>
        <w:t>s</w:t>
      </w:r>
      <w:r>
        <w:t>möglichke</w:t>
      </w:r>
      <w:r>
        <w:t>i</w:t>
      </w:r>
      <w:r>
        <w:t>ten um die Ergebnisse weiter zu verbessern.</w:t>
      </w:r>
    </w:p>
    <w:p w:rsidR="002F7B05" w:rsidRDefault="002F7B05" w:rsidP="00CE0E4C">
      <w:pPr>
        <w:pStyle w:val="berschrift1"/>
      </w:pPr>
      <w:bookmarkStart w:id="4" w:name="_Ref350362010"/>
      <w:bookmarkStart w:id="5" w:name="_Ref350362011"/>
      <w:bookmarkStart w:id="6" w:name="_Toc356300798"/>
      <w:r>
        <w:lastRenderedPageBreak/>
        <w:t>Grundlagen</w:t>
      </w:r>
      <w:r w:rsidR="00AC0144">
        <w:t xml:space="preserve">: </w:t>
      </w:r>
      <w:r w:rsidR="00BE6028">
        <w:t>Evolutionäre Algorithmen</w:t>
      </w:r>
      <w:bookmarkEnd w:id="4"/>
      <w:bookmarkEnd w:id="5"/>
      <w:bookmarkEnd w:id="6"/>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rfahren zur Lösung des geste</w:t>
      </w:r>
      <w:r w:rsidR="00A257B3">
        <w:t>llten Problems eignen sich die e</w:t>
      </w:r>
      <w:r w:rsidR="002D4B28">
        <w:t>volutionären Algorithmen b</w:t>
      </w:r>
      <w:r w:rsidR="002D4B28">
        <w:t>e</w:t>
      </w:r>
      <w:r w:rsidR="002D4B28">
        <w:t>sonders. Dieses Verfahren wurde zwischen 1970 und 1980 von verschiedenen Wi</w:t>
      </w:r>
      <w:r w:rsidR="002D4B28">
        <w:t>s</w:t>
      </w:r>
      <w:r w:rsidR="002D4B28">
        <w:t>senschaftlern unabhängig voneinander als effiziente Weise der Optimierung von num</w:t>
      </w:r>
      <w:r w:rsidR="002D4B28">
        <w:t>e</w:t>
      </w:r>
      <w:r w:rsidR="002D4B28">
        <w:t>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u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w:t>
      </w:r>
      <w:r w:rsidR="00FF3295">
        <w:t>e</w:t>
      </w:r>
      <w:r w:rsidR="00FF3295">
        <w:t xml:space="preserve">danken unter dem </w:t>
      </w:r>
      <w:r w:rsidR="009B646C">
        <w:t>Titel</w:t>
      </w:r>
      <w:r w:rsidR="00FF3295">
        <w:t xml:space="preserve"> „</w:t>
      </w:r>
      <w:r w:rsidR="00FF3295">
        <w:rPr>
          <w:i/>
        </w:rPr>
        <w:t>g</w:t>
      </w:r>
      <w:r w:rsidR="00FF3295" w:rsidRPr="00FF3295">
        <w:rPr>
          <w:i/>
        </w:rPr>
        <w:t>enetische Algorithmen</w:t>
      </w:r>
      <w:r w:rsidR="00FF3295">
        <w:t>“.</w:t>
      </w:r>
      <w:r w:rsidR="00A257B3">
        <w:t xml:space="preserve"> Insbesondere bei nicht linearen Optimierungsproblemen muss man Abwägen zwischen Rechenaufwand und Nu</w:t>
      </w:r>
      <w:r w:rsidR="00A257B3">
        <w:t>t</w:t>
      </w:r>
      <w:r w:rsidR="00A257B3">
        <w:t xml:space="preserve">zen. </w:t>
      </w:r>
    </w:p>
    <w:p w:rsidR="00A257B3" w:rsidRDefault="00A257B3" w:rsidP="00CE0E4C">
      <w:r>
        <w:t xml:space="preserve">Die evolutionären Algorithmen bilden die Evolutionstheorie Darwins nach. </w:t>
      </w:r>
      <w:r w:rsidR="00FB3F7F">
        <w:t>Dort u</w:t>
      </w:r>
      <w:r w:rsidR="00FB3F7F">
        <w:t>n</w:t>
      </w:r>
      <w:r w:rsidR="00FB3F7F">
        <w:t>terscheidet man zwischen Genotyp und Phänotyp. Der Phänotyp entspricht dabei dem konkreten Exemplar einer Spezies. Der Genotyp ist die genetisch kodie</w:t>
      </w:r>
      <w:r w:rsidR="00FB3F7F">
        <w:t>r</w:t>
      </w:r>
      <w:r w:rsidR="00FB3F7F">
        <w:t>te Information über alle Merkmale und Eigenschaften dieser Art. Der Genotyp m</w:t>
      </w:r>
      <w:r w:rsidR="00FB3F7F">
        <w:t>u</w:t>
      </w:r>
      <w:r w:rsidR="00FB3F7F">
        <w:t xml:space="preserve">tiert durch äußere Einflüsse bzw. wird durch die Fortpflanzung </w:t>
      </w:r>
      <w:proofErr w:type="spellStart"/>
      <w:r w:rsidR="00FB3F7F">
        <w:t>rekombiniert</w:t>
      </w:r>
      <w:proofErr w:type="spellEnd"/>
      <w:r w:rsidR="00FB3F7F">
        <w:t>. Der neu Entstandene Genotyp bzw. der dazugehörige Phänotyp wird nun einem Fitnes</w:t>
      </w:r>
      <w:r w:rsidR="00FB3F7F">
        <w:t>s</w:t>
      </w:r>
      <w:r w:rsidR="00FB3F7F">
        <w:t>test unterzogen. Überlebt dieser Genotyp bzw. kann mehr Nachkommen erzeugen als andere Genotypen, spricht dies für seine Fitness. Damit werden nur die Vere</w:t>
      </w:r>
      <w:r w:rsidR="00FB3F7F">
        <w:t>r</w:t>
      </w:r>
      <w:r w:rsidR="00FB3F7F">
        <w:t>bung</w:t>
      </w:r>
      <w:r w:rsidR="00FB3F7F">
        <w:t>s</w:t>
      </w:r>
      <w:r w:rsidR="00FB3F7F">
        <w:t xml:space="preserve">linien weiter verfolgt, die eine bessere Fitness haben als </w:t>
      </w:r>
      <w:proofErr w:type="spellStart"/>
      <w:r w:rsidR="00545841">
        <w:t>A</w:t>
      </w:r>
      <w:r w:rsidR="00FB3F7F">
        <w:t>ndere</w:t>
      </w:r>
      <w:proofErr w:type="spellEnd"/>
      <w:r w:rsidR="00FB3F7F">
        <w:t>.</w:t>
      </w:r>
    </w:p>
    <w:p w:rsidR="00FB3F7F" w:rsidRPr="002D4B28" w:rsidRDefault="00396C1E" w:rsidP="00CE0E4C">
      <w:r>
        <w:t>Diese Überlegung wird nun auf das gestellte Problem übertragen. Der G</w:t>
      </w:r>
      <w:r w:rsidR="00FF40B5">
        <w:t>en</w:t>
      </w:r>
      <w:r w:rsidR="00FF40B5">
        <w:t>o</w:t>
      </w:r>
      <w:r w:rsidR="00FF40B5">
        <w:t>typ wird im Folgenden auch al</w:t>
      </w:r>
      <w:r>
        <w:t>s Repräsentation bezeichnet und in Kapitel</w:t>
      </w:r>
      <w:r w:rsidR="00FF40B5">
        <w:t xml:space="preserve"> </w:t>
      </w:r>
      <w:r w:rsidR="00FF40B5">
        <w:fldChar w:fldCharType="begin"/>
      </w:r>
      <w:r w:rsidR="00FF40B5">
        <w:instrText xml:space="preserve"> REF _Ref351475355 \r \h </w:instrText>
      </w:r>
      <w:r w:rsidR="00FF40B5">
        <w:fldChar w:fldCharType="separate"/>
      </w:r>
      <w:r w:rsidR="0072557A">
        <w:t>2.1</w:t>
      </w:r>
      <w:r w:rsidR="00FF40B5">
        <w:fldChar w:fldCharType="end"/>
      </w:r>
      <w:r w:rsidR="00FF40B5">
        <w:t xml:space="preserve"> </w:t>
      </w:r>
      <w:r>
        <w:t>g</w:t>
      </w:r>
      <w:r>
        <w:t>e</w:t>
      </w:r>
      <w:r>
        <w:t>nauer b</w:t>
      </w:r>
      <w:r>
        <w:t>e</w:t>
      </w:r>
      <w:r>
        <w:t xml:space="preserve">schrieben. </w:t>
      </w:r>
      <w:r w:rsidR="00FF40B5">
        <w:t>Der Fitnesstest wird durch die Fitnessfunktion bzw. Zielfunktion durchgeführt (</w:t>
      </w:r>
      <w:r>
        <w:t xml:space="preserve">Kapitel </w:t>
      </w:r>
      <w:r w:rsidR="00FF40B5">
        <w:fldChar w:fldCharType="begin"/>
      </w:r>
      <w:r w:rsidR="00FF40B5">
        <w:instrText xml:space="preserve"> REF _Ref351475417 \r \h </w:instrText>
      </w:r>
      <w:r w:rsidR="00FF40B5">
        <w:fldChar w:fldCharType="separate"/>
      </w:r>
      <w:r w:rsidR="0072557A">
        <w:t>0</w:t>
      </w:r>
      <w:r w:rsidR="00FF40B5">
        <w:fldChar w:fldCharType="end"/>
      </w:r>
      <w:r w:rsidR="00FF40B5">
        <w:t>)</w:t>
      </w:r>
      <w:r>
        <w:t xml:space="preserve">. </w:t>
      </w:r>
      <w:r w:rsidR="00B33996">
        <w:t>Darauf folg die Erläuterung der Initialen Erstellung des er</w:t>
      </w:r>
      <w:r w:rsidR="00B33996">
        <w:t>s</w:t>
      </w:r>
      <w:r w:rsidR="00B33996">
        <w:t>ten G</w:t>
      </w:r>
      <w:r w:rsidR="00B33996">
        <w:t>e</w:t>
      </w:r>
      <w:r w:rsidR="00B33996">
        <w:t xml:space="preserve">notyps durch eine so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72557A">
        <w:t>2.3</w:t>
      </w:r>
      <w:r w:rsidR="00B33996">
        <w:fldChar w:fldCharType="end"/>
      </w:r>
      <w:r w:rsidR="00B33996">
        <w:t xml:space="preserve">. </w:t>
      </w:r>
      <w:r>
        <w:t xml:space="preserve">Die Kapitel </w:t>
      </w:r>
      <w:r>
        <w:fldChar w:fldCharType="begin"/>
      </w:r>
      <w:r>
        <w:instrText xml:space="preserve"> REF _Ref350706868 \r \h </w:instrText>
      </w:r>
      <w:r>
        <w:fldChar w:fldCharType="separate"/>
      </w:r>
      <w:r w:rsidR="0072557A">
        <w:t>2.5</w:t>
      </w:r>
      <w:r>
        <w:fldChar w:fldCharType="end"/>
      </w:r>
      <w:r>
        <w:t xml:space="preserve">, </w:t>
      </w:r>
      <w:r>
        <w:fldChar w:fldCharType="begin"/>
      </w:r>
      <w:r>
        <w:instrText xml:space="preserve"> REF _Ref350706872 \r \h </w:instrText>
      </w:r>
      <w:r>
        <w:fldChar w:fldCharType="separate"/>
      </w:r>
      <w:r w:rsidR="0072557A">
        <w:rPr>
          <w:b/>
          <w:bCs/>
        </w:rPr>
        <w:t>Fehler! Verweisquelle konnte nicht gefunden werden.</w:t>
      </w:r>
      <w:r>
        <w:fldChar w:fldCharType="end"/>
      </w:r>
      <w:r>
        <w:t xml:space="preserve"> und </w:t>
      </w:r>
      <w:r>
        <w:fldChar w:fldCharType="begin"/>
      </w:r>
      <w:r>
        <w:instrText xml:space="preserve"> REF _Ref350706874 \r \h </w:instrText>
      </w:r>
      <w:r>
        <w:fldChar w:fldCharType="separate"/>
      </w:r>
      <w:r w:rsidR="0072557A">
        <w:t>2.4</w:t>
      </w:r>
      <w:r>
        <w:fldChar w:fldCharType="end"/>
      </w:r>
      <w:r>
        <w:t xml:space="preserve"> beschreiben die Mutation, Reproduktion und Selektion im Kontext der gestellten Aufgabe. Abschli</w:t>
      </w:r>
      <w:r>
        <w:t>e</w:t>
      </w:r>
      <w:r>
        <w:t xml:space="preserve">ßend beschreibt der letzte Abschnitt </w:t>
      </w:r>
      <w:r>
        <w:fldChar w:fldCharType="begin"/>
      </w:r>
      <w:r>
        <w:instrText xml:space="preserve"> REF _Ref350706876 \r \h </w:instrText>
      </w:r>
      <w:r>
        <w:fldChar w:fldCharType="separate"/>
      </w:r>
      <w:r w:rsidR="0072557A">
        <w:t>2.6</w:t>
      </w:r>
      <w:r>
        <w:fldChar w:fldCharType="end"/>
      </w:r>
      <w:r>
        <w:t xml:space="preserve"> das Ende di</w:t>
      </w:r>
      <w:r>
        <w:t>e</w:t>
      </w:r>
      <w:r>
        <w:t xml:space="preserve">ses Iterativen Prozesses. </w:t>
      </w:r>
    </w:p>
    <w:p w:rsidR="00EE404A" w:rsidRDefault="00CF28D4" w:rsidP="00CE0E4C">
      <w:pPr>
        <w:pStyle w:val="berschrift2"/>
      </w:pPr>
      <w:bookmarkStart w:id="7" w:name="_Ref351475355"/>
      <w:bookmarkStart w:id="8" w:name="_Toc356300799"/>
      <w:r w:rsidRPr="00396C1E">
        <w:lastRenderedPageBreak/>
        <w:t>Repräsentation</w:t>
      </w:r>
      <w:bookmarkEnd w:id="7"/>
      <w:bookmarkEnd w:id="8"/>
    </w:p>
    <w:p w:rsidR="005F2173" w:rsidRDefault="005F2173" w:rsidP="00CE0E4C">
      <w:r>
        <w:t xml:space="preserve">Die Repräsentation bezeichnet </w:t>
      </w:r>
      <w:r w:rsidR="00C37F43">
        <w:t xml:space="preserve">die Kodierung eines konkreten Sitzplans. </w:t>
      </w:r>
      <w:r w:rsidR="00CF28D4">
        <w:t>Das bede</w:t>
      </w:r>
      <w:r w:rsidR="00CF28D4">
        <w:t>u</w:t>
      </w:r>
      <w:r w:rsidR="00CF28D4">
        <w:t xml:space="preserve">tet, dass in dieser Kodierung alle Informationen über den </w:t>
      </w:r>
      <w:proofErr w:type="spellStart"/>
      <w:r w:rsidR="008A3ED8">
        <w:t>Sitzplan</w:t>
      </w:r>
      <w:proofErr w:type="spellEnd"/>
      <w:r w:rsidR="008A3ED8">
        <w:t xml:space="preserve"> enthalten sein müssen.</w:t>
      </w:r>
      <w:r w:rsidR="00F91B50">
        <w:t xml:space="preserve"> Auf diese Repräsentation wird auch die Fitnessfunktion angewendet. Die folgenden Elemente müssen aus der Darstellung hervorgehen</w:t>
      </w:r>
      <w:r w:rsidR="004F36C3">
        <w:t>:</w:t>
      </w:r>
    </w:p>
    <w:p w:rsidR="00F91B50" w:rsidRDefault="00F91B50" w:rsidP="00CE0E4C">
      <w:pPr>
        <w:pStyle w:val="Listenabsatz"/>
        <w:numPr>
          <w:ilvl w:val="0"/>
          <w:numId w:val="35"/>
        </w:numPr>
      </w:pPr>
      <w:r>
        <w:t>Auf welche Position im Klassenraum bezieht sich die Angabe</w:t>
      </w:r>
    </w:p>
    <w:p w:rsidR="00F91B50" w:rsidRDefault="00F91B50" w:rsidP="00CE0E4C">
      <w:pPr>
        <w:pStyle w:val="Listenabsatz"/>
        <w:numPr>
          <w:ilvl w:val="0"/>
          <w:numId w:val="35"/>
        </w:numPr>
      </w:pPr>
      <w:r>
        <w:t xml:space="preserve">Welcher </w:t>
      </w:r>
      <w:r w:rsidR="006E78B8">
        <w:t>Schüler/</w:t>
      </w:r>
      <w:r>
        <w:t>Student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ischen die folge</w:t>
      </w:r>
      <w:proofErr w:type="spellStart"/>
      <w:r w:rsidR="00C41051">
        <w:rPr>
          <w:rFonts w:eastAsiaTheme="minorEastAsia"/>
        </w:rPr>
        <w:t>n</w:t>
      </w:r>
      <w:r w:rsidR="00C41051">
        <w:rPr>
          <w:rFonts w:eastAsiaTheme="minorEastAsia"/>
        </w:rPr>
        <w:t>de</w:t>
      </w:r>
      <w:proofErr w:type="spellEnd"/>
      <w:r w:rsidR="00C41051">
        <w:rPr>
          <w:rFonts w:eastAsiaTheme="minorEastAsia"/>
        </w:rPr>
        <w:t xml:space="preserve"> </w:t>
      </w:r>
      <w:r w:rsidR="00F91B50">
        <w:t>Repräsentation</w:t>
      </w:r>
      <w:r w:rsidR="00E7389A">
        <w:t xml:space="preserve"> – in diesem Fall eine </w:t>
      </w:r>
      <w:r w:rsidR="00E7389A" w:rsidRPr="00E7389A">
        <w:t>Permutationscodie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w:pPr>
              <w:pStyle w:val="StandardNichthngend"/>
            </w:pPr>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CC2BF8" w:rsidP="00774766">
            <w:pPr>
              <w:pStyle w:val="StandardNichthngend"/>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pPr>
              <w:pStyle w:val="StandardNichthngend"/>
            </w:pPr>
          </w:p>
        </w:tc>
        <w:tc>
          <w:tcPr>
            <w:tcW w:w="4293" w:type="dxa"/>
            <w:vAlign w:val="center"/>
          </w:tcPr>
          <w:p w:rsidR="00D02B0C" w:rsidRPr="00D02B0C" w:rsidRDefault="00CC2BF8" w:rsidP="00774766">
            <w:pPr>
              <w:pStyle w:val="StandardNichthngend"/>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pPr>
              <w:pStyle w:val="StandardNichthngend"/>
            </w:pPr>
          </w:p>
        </w:tc>
        <w:tc>
          <w:tcPr>
            <w:tcW w:w="4293" w:type="dxa"/>
            <w:vAlign w:val="center"/>
          </w:tcPr>
          <w:p w:rsidR="00D02B0C" w:rsidRPr="00D02B0C" w:rsidRDefault="00D02B0C" w:rsidP="00774766">
            <w:pPr>
              <w:pStyle w:val="StandardNichthngend"/>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pPr>
              <w:pStyle w:val="StandardNichthngend"/>
            </w:pPr>
          </w:p>
        </w:tc>
        <w:tc>
          <w:tcPr>
            <w:tcW w:w="4293" w:type="dxa"/>
            <w:vAlign w:val="center"/>
          </w:tcPr>
          <w:p w:rsidR="00D02B0C" w:rsidRPr="00D02B0C" w:rsidRDefault="00CC2BF8" w:rsidP="00774766">
            <w:pPr>
              <w:pStyle w:val="StandardNichthngend"/>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pPr>
              <w:pStyle w:val="StandardNichthngend"/>
            </w:pPr>
          </w:p>
        </w:tc>
      </w:tr>
    </w:tbl>
    <w:p w:rsidR="00E7389A" w:rsidRDefault="00E7389A" w:rsidP="00CE0E4C">
      <w:pPr>
        <w:pStyle w:val="Beschriftung"/>
      </w:pPr>
      <w:bookmarkStart w:id="9" w:name="_Ref351475417"/>
      <w:bookmarkStart w:id="10" w:name="_Ref350706864"/>
      <w:bookmarkStart w:id="11" w:name="_Toc356300778"/>
      <w:r>
        <w:t xml:space="preserve">Formel </w:t>
      </w:r>
      <w:r w:rsidR="00B31F8B">
        <w:fldChar w:fldCharType="begin"/>
      </w:r>
      <w:r w:rsidR="00B31F8B">
        <w:instrText xml:space="preserve"> SEQ Formel \* ARABIC </w:instrText>
      </w:r>
      <w:r w:rsidR="00B31F8B">
        <w:fldChar w:fldCharType="separate"/>
      </w:r>
      <w:r w:rsidR="0072557A">
        <w:rPr>
          <w:noProof/>
        </w:rPr>
        <w:t>1</w:t>
      </w:r>
      <w:r w:rsidR="00B31F8B">
        <w:rPr>
          <w:noProof/>
        </w:rPr>
        <w:fldChar w:fldCharType="end"/>
      </w:r>
      <w:r>
        <w:t xml:space="preserve">: Permutationscodierung -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Pr>
          <w:rFonts w:eastAsiaTheme="minorEastAsia"/>
        </w:rPr>
        <w:t xml:space="preserve"> ist der Sc</w:t>
      </w:r>
      <w:proofErr w:type="spellStart"/>
      <w:r>
        <w:rPr>
          <w:rFonts w:eastAsiaTheme="minorEastAsia"/>
        </w:rPr>
        <w:t>hüler</w:t>
      </w:r>
      <w:proofErr w:type="spellEnd"/>
      <w:r>
        <w:rPr>
          <w:rFonts w:eastAsiaTheme="minorEastAsia"/>
        </w:rPr>
        <w:t xml:space="preserve"> an der Stelle </w:t>
      </w:r>
      <w:proofErr w:type="spellStart"/>
      <w:r>
        <w:rPr>
          <w:rFonts w:eastAsiaTheme="minorEastAsia"/>
        </w:rPr>
        <w:t>i</w:t>
      </w:r>
      <w:proofErr w:type="gramStart"/>
      <w:r>
        <w:rPr>
          <w:rFonts w:eastAsiaTheme="minorEastAsia"/>
        </w:rPr>
        <w:t>,i</w:t>
      </w:r>
      <w:bookmarkEnd w:id="11"/>
      <w:proofErr w:type="spellEnd"/>
      <w:proofErr w:type="gramEnd"/>
    </w:p>
    <w:p w:rsidR="00E84C6E" w:rsidRDefault="00E84C6E" w:rsidP="00E84C6E">
      <w:bookmarkStart w:id="12" w:name="_Ref356226913"/>
      <w:r>
        <w:t xml:space="preserve">In der Permutationscodierung kommt jeder Schüler genau einmal vor. Bei </w:t>
      </w:r>
      <w:r w:rsidR="00566F32">
        <w:t>unterbesetzten</w:t>
      </w:r>
      <w:r>
        <w:t xml:space="preserve"> Klassenräumen kann es jedoch vorkommen, dass Plätze zwische</w:t>
      </w:r>
      <w:r>
        <w:t>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ngebaut werden. In der Regel werden die freien Plätze durch den Algorithmus jedoch eher in der hi</w:t>
      </w:r>
      <w:r w:rsidR="009B1AA8">
        <w:t>n</w:t>
      </w:r>
      <w:r w:rsidR="009B1AA8">
        <w:t>teren Re</w:t>
      </w:r>
      <w:r w:rsidR="009B1AA8">
        <w:t>i</w:t>
      </w:r>
      <w:r w:rsidR="009B1AA8">
        <w:t>he angeordnet.</w:t>
      </w:r>
      <w:r w:rsidR="00566F32">
        <w:t xml:space="preserve"> </w:t>
      </w:r>
    </w:p>
    <w:p w:rsidR="00FF40B5" w:rsidRDefault="00FF40B5" w:rsidP="00CE0E4C">
      <w:pPr>
        <w:pStyle w:val="berschrift2"/>
      </w:pPr>
      <w:bookmarkStart w:id="13" w:name="_Toc356300800"/>
      <w:r>
        <w:t>Zielfunktion / Fitnessfunktion</w:t>
      </w:r>
      <w:bookmarkEnd w:id="9"/>
      <w:bookmarkEnd w:id="12"/>
      <w:bookmarkEnd w:id="13"/>
    </w:p>
    <w:p w:rsidR="00C13885" w:rsidRDefault="00C13885" w:rsidP="00CE0E4C">
      <w:r>
        <w:t>Die Zielfunktion beschreibt die Fitness einer gegebenen Repräsentation, gibt also eine Bewertung über die Qualität ab. Man kann sich die Funktion als eine mehrd</w:t>
      </w:r>
      <w:r>
        <w:t>i</w:t>
      </w:r>
      <w:r>
        <w:t>mensionale Trajektorie vorstellen, die einen Lösungsraum aufspannt. Die verschi</w:t>
      </w:r>
      <w:r>
        <w:t>e</w:t>
      </w:r>
      <w:r>
        <w:t xml:space="preserv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CE0E4C">
      <w:pPr>
        <w:pStyle w:val="Listenabsatz"/>
        <w:numPr>
          <w:ilvl w:val="0"/>
          <w:numId w:val="36"/>
        </w:numPr>
      </w:pPr>
      <w:r>
        <w:t>Abstand zur Tafel</w:t>
      </w:r>
    </w:p>
    <w:p w:rsidR="00DF79F4" w:rsidRDefault="00DF79F4" w:rsidP="00CE0E4C">
      <w:pPr>
        <w:pStyle w:val="Listenabsatz"/>
        <w:numPr>
          <w:ilvl w:val="0"/>
          <w:numId w:val="36"/>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72557A">
        <w:t xml:space="preserve">Abbildung </w:t>
      </w:r>
      <w:r w:rsidR="0072557A">
        <w:rPr>
          <w:noProof/>
        </w:rPr>
        <w:t>1</w:t>
      </w:r>
      <w:r>
        <w:fldChar w:fldCharType="end"/>
      </w:r>
      <w:r>
        <w:t xml:space="preserve"> sind die Gewichtungsfaktoren jeweils unte</w:t>
      </w:r>
      <w:r>
        <w:t>r</w:t>
      </w:r>
      <w:r>
        <w:t>schiedlich eingefärbt. Für die Realität ist es – wie in der Bewertung – nicht relevant, ob ein Schüler links oder rechts neben einem anderen Schüler sitzt. Ebenso werden die Schüler vorn und hinter dem Schüler, diagonal zu dem Schüler und zwei Plätze n</w:t>
      </w:r>
      <w:r>
        <w:t>e</w:t>
      </w:r>
      <w:r>
        <w:t>ben dem aktuellen Schüler gleich gewichtet.</w:t>
      </w:r>
    </w:p>
    <w:p w:rsidR="00DF79F4" w:rsidRDefault="00DF79F4" w:rsidP="00CE0E4C">
      <w:r>
        <w:rPr>
          <w:noProof/>
          <w:lang w:eastAsia="de-DE"/>
        </w:rPr>
        <w:lastRenderedPageBreak/>
        <mc:AlternateContent>
          <mc:Choice Requires="wpc">
            <w:drawing>
              <wp:inline distT="0" distB="0" distL="0" distR="0" wp14:anchorId="7548F0A8" wp14:editId="0A454675">
                <wp:extent cx="5055079" cy="2518912"/>
                <wp:effectExtent l="19050" t="0" r="0" b="7239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698810"/>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Sch</w:t>
                              </w:r>
                              <w:r w:rsidRPr="00CE0E4C">
                                <w:rPr>
                                  <w:b/>
                                  <w:color w:val="000000" w:themeColor="text1"/>
                                </w:rPr>
                                <w:t>ü</w:t>
                              </w:r>
                              <w:r w:rsidRPr="00CE0E4C">
                                <w:rPr>
                                  <w:b/>
                                  <w:color w:val="000000" w:themeColor="text1"/>
                                </w:rPr>
                                <w:t>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direkt neben</w:t>
                              </w:r>
                            </w:p>
                            <w:p w:rsidR="003510C1" w:rsidRPr="00CE0E4C" w:rsidRDefault="003510C1" w:rsidP="00CE0E4C">
                              <w:pPr>
                                <w:ind w:firstLine="0"/>
                                <w:jc w:val="center"/>
                                <w:rPr>
                                  <w:b/>
                                  <w:color w:val="000000" w:themeColor="text1"/>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3510C1" w:rsidRPr="00CE0E4C" w:rsidRDefault="003510C1" w:rsidP="00CE0E4C">
                              <w:pPr>
                                <w:ind w:firstLine="0"/>
                                <w:jc w:val="center"/>
                                <w:rPr>
                                  <w:b/>
                                  <w:color w:val="000000" w:themeColor="text1"/>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3510C1" w:rsidRPr="00CE0E4C" w:rsidRDefault="003510C1" w:rsidP="00CE0E4C">
                              <w:pPr>
                                <w:ind w:firstLine="0"/>
                                <w:jc w:val="center"/>
                                <w:rPr>
                                  <w:b/>
                                  <w:color w:val="000000" w:themeColor="text1"/>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3510C1" w:rsidRPr="00CE0E4C" w:rsidRDefault="003510C1" w:rsidP="00CE0E4C">
                              <w:pPr>
                                <w:rPr>
                                  <w:b/>
                                  <w:color w:val="000000" w:themeColor="text1"/>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189993"/>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2380890"/>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3510C1" w:rsidRPr="00DF79F4" w:rsidRDefault="003510C1"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1932317"/>
                            <a:ext cx="1397648" cy="369439"/>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3510C1" w:rsidRPr="00CE0E4C" w:rsidRDefault="003510C1" w:rsidP="00CE0E4C">
                              <w:pPr>
                                <w:ind w:firstLine="0"/>
                                <w:jc w:val="center"/>
                                <w:rPr>
                                  <w:b/>
                                  <w:color w:val="000000" w:themeColor="text1"/>
                                </w:rPr>
                              </w:pPr>
                              <w:r w:rsidRPr="00CE0E4C">
                                <w:rPr>
                                  <w:b/>
                                  <w:color w:val="000000" w:themeColor="text1"/>
                                </w:rPr>
                                <w:t>Tafelpräf</w:t>
                              </w:r>
                              <w:r w:rsidRPr="00CE0E4C">
                                <w:rPr>
                                  <w:b/>
                                  <w:color w:val="000000" w:themeColor="text1"/>
                                </w:rPr>
                                <w:t>e</w:t>
                              </w:r>
                              <w:r w:rsidRPr="00CE0E4C">
                                <w:rPr>
                                  <w:b/>
                                  <w:color w:val="000000" w:themeColor="text1"/>
                                </w:rPr>
                                <w:t>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398.05pt;height:198.35pt;mso-position-horizontal-relative:char;mso-position-vertical-relative:line" coordsize="50546,25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546;height:25184;visibility:visible;mso-wrap-style:square">
                  <v:fill o:detectmouseclick="t"/>
                  <v:path o:connecttype="none"/>
                </v:shape>
                <v:roundrect id="Abgerundetes Rechteck 17" o:spid="_x0000_s1028" style="position:absolute;left:19838;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3510C1" w:rsidRPr="00CE0E4C" w:rsidRDefault="003510C1" w:rsidP="00CE0E4C">
                        <w:pPr>
                          <w:ind w:firstLine="0"/>
                          <w:jc w:val="center"/>
                          <w:rPr>
                            <w:b/>
                            <w:color w:val="000000" w:themeColor="text1"/>
                          </w:rPr>
                        </w:pPr>
                        <w:r w:rsidRPr="00CE0E4C">
                          <w:rPr>
                            <w:b/>
                            <w:color w:val="000000" w:themeColor="text1"/>
                          </w:rPr>
                          <w:t>Sch</w:t>
                        </w:r>
                        <w:r w:rsidRPr="00CE0E4C">
                          <w:rPr>
                            <w:b/>
                            <w:color w:val="000000" w:themeColor="text1"/>
                          </w:rPr>
                          <w:t>ü</w:t>
                        </w:r>
                        <w:r w:rsidRPr="00CE0E4C">
                          <w:rPr>
                            <w:b/>
                            <w:color w:val="000000" w:themeColor="text1"/>
                          </w:rPr>
                          <w:t>ler</w:t>
                        </w:r>
                      </w:p>
                    </w:txbxContent>
                  </v:textbox>
                </v:roundrect>
                <v:roundrect id="Abgerundetes Rechteck 19" o:spid="_x0000_s1029" style="position:absolute;left:175;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3510C1" w:rsidRPr="00CE0E4C" w:rsidRDefault="003510C1" w:rsidP="00CE0E4C">
                        <w:pPr>
                          <w:ind w:firstLine="0"/>
                          <w:jc w:val="center"/>
                          <w:rPr>
                            <w:b/>
                            <w:color w:val="000000" w:themeColor="text1"/>
                          </w:rPr>
                        </w:pPr>
                        <w:r w:rsidRPr="00CE0E4C">
                          <w:rPr>
                            <w:b/>
                            <w:color w:val="000000" w:themeColor="text1"/>
                          </w:rPr>
                          <w:t>zwei neben</w:t>
                        </w:r>
                      </w:p>
                    </w:txbxContent>
                  </v:textbox>
                </v:roundrect>
                <v:roundrect id="Abgerundetes Rechteck 20" o:spid="_x0000_s1030" style="position:absolute;left:10009;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3510C1" w:rsidRPr="00CE0E4C" w:rsidRDefault="003510C1" w:rsidP="00CE0E4C">
                        <w:pPr>
                          <w:ind w:firstLine="0"/>
                          <w:jc w:val="center"/>
                          <w:rPr>
                            <w:b/>
                            <w:color w:val="000000" w:themeColor="text1"/>
                          </w:rPr>
                        </w:pPr>
                        <w:r w:rsidRPr="00CE0E4C">
                          <w:rPr>
                            <w:b/>
                            <w:color w:val="000000" w:themeColor="text1"/>
                          </w:rPr>
                          <w:t>direkt neben</w:t>
                        </w:r>
                      </w:p>
                      <w:p w:rsidR="003510C1" w:rsidRPr="00CE0E4C" w:rsidRDefault="003510C1" w:rsidP="00CE0E4C">
                        <w:pPr>
                          <w:ind w:firstLine="0"/>
                          <w:jc w:val="center"/>
                          <w:rPr>
                            <w:b/>
                            <w:color w:val="000000" w:themeColor="text1"/>
                          </w:rPr>
                        </w:pPr>
                      </w:p>
                    </w:txbxContent>
                  </v:textbox>
                </v:roundrect>
                <v:roundrect id="Abgerundetes Rechteck 21" o:spid="_x0000_s1031" style="position:absolute;left:39597;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3510C1" w:rsidRPr="00CE0E4C" w:rsidRDefault="003510C1" w:rsidP="00CE0E4C">
                        <w:pPr>
                          <w:ind w:firstLine="0"/>
                          <w:jc w:val="center"/>
                          <w:rPr>
                            <w:b/>
                            <w:color w:val="000000" w:themeColor="text1"/>
                          </w:rPr>
                        </w:pPr>
                        <w:r w:rsidRPr="00CE0E4C">
                          <w:rPr>
                            <w:b/>
                            <w:color w:val="000000" w:themeColor="text1"/>
                          </w:rPr>
                          <w:t>zwei neben</w:t>
                        </w:r>
                      </w:p>
                    </w:txbxContent>
                  </v:textbox>
                </v:roundrect>
                <v:roundrect id="Abgerundetes Rechteck 22" o:spid="_x0000_s1032" style="position:absolute;left:29768;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3510C1" w:rsidRPr="00CE0E4C" w:rsidRDefault="003510C1" w:rsidP="00CE0E4C">
                        <w:pPr>
                          <w:ind w:firstLine="0"/>
                          <w:jc w:val="center"/>
                          <w:rPr>
                            <w:b/>
                            <w:color w:val="000000" w:themeColor="text1"/>
                          </w:rPr>
                        </w:pPr>
                        <w:r w:rsidRPr="00CE0E4C">
                          <w:rPr>
                            <w:b/>
                            <w:color w:val="000000" w:themeColor="text1"/>
                          </w:rPr>
                          <w:t>direkt neben</w:t>
                        </w:r>
                      </w:p>
                    </w:txbxContent>
                  </v:textbox>
                </v:roundrect>
                <v:roundrect id="Abgerundetes Rechteck 23" o:spid="_x0000_s1033" style="position:absolute;left:29768;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3510C1" w:rsidRPr="00CE0E4C" w:rsidRDefault="003510C1"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3510C1" w:rsidRPr="00CE0E4C" w:rsidRDefault="003510C1" w:rsidP="00CE0E4C">
                        <w:pPr>
                          <w:ind w:firstLine="0"/>
                          <w:jc w:val="center"/>
                          <w:rPr>
                            <w:b/>
                            <w:color w:val="000000" w:themeColor="text1"/>
                          </w:rPr>
                        </w:pPr>
                      </w:p>
                    </w:txbxContent>
                  </v:textbox>
                </v:roundrect>
                <v:roundrect id="Abgerundetes Rechteck 24" o:spid="_x0000_s1034" style="position:absolute;left:10011;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3510C1" w:rsidRPr="00CE0E4C" w:rsidRDefault="003510C1"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txbxContent>
                  </v:textbox>
                </v:roundrect>
                <v:roundrect id="Abgerundetes Rechteck 25" o:spid="_x0000_s1035" style="position:absolute;left:29768;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3510C1" w:rsidRPr="00CE0E4C" w:rsidRDefault="003510C1"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3510C1" w:rsidRPr="00CE0E4C" w:rsidRDefault="003510C1" w:rsidP="00CE0E4C">
                        <w:pPr>
                          <w:ind w:firstLine="0"/>
                          <w:jc w:val="center"/>
                          <w:rPr>
                            <w:b/>
                            <w:color w:val="000000" w:themeColor="text1"/>
                          </w:rPr>
                        </w:pPr>
                      </w:p>
                    </w:txbxContent>
                  </v:textbox>
                </v:roundrect>
                <v:roundrect id="Abgerundetes Rechteck 26" o:spid="_x0000_s1036" style="position:absolute;left:10011;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3510C1" w:rsidRPr="00CE0E4C" w:rsidRDefault="003510C1"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3510C1" w:rsidRPr="00CE0E4C" w:rsidRDefault="003510C1" w:rsidP="00CE0E4C">
                        <w:pPr>
                          <w:rPr>
                            <w:b/>
                            <w:color w:val="000000" w:themeColor="text1"/>
                          </w:rPr>
                        </w:pPr>
                      </w:p>
                    </w:txbxContent>
                  </v:textbox>
                </v:roundrect>
                <v:roundrect id="Abgerundetes Rechteck 27" o:spid="_x0000_s1037" style="position:absolute;left:19839;top:12077;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3510C1" w:rsidRPr="00CE0E4C" w:rsidRDefault="003510C1" w:rsidP="00CE0E4C">
                        <w:pPr>
                          <w:ind w:firstLine="0"/>
                          <w:jc w:val="center"/>
                          <w:rPr>
                            <w:b/>
                            <w:color w:val="000000" w:themeColor="text1"/>
                          </w:rPr>
                        </w:pPr>
                        <w:r w:rsidRPr="00CE0E4C">
                          <w:rPr>
                            <w:b/>
                            <w:color w:val="000000" w:themeColor="text1"/>
                          </w:rPr>
                          <w:t>vor</w:t>
                        </w:r>
                      </w:p>
                    </w:txbxContent>
                  </v:textbox>
                </v:roundrect>
                <v:roundrect id="Abgerundetes Rechteck 28" o:spid="_x0000_s1038" style="position:absolute;left:19839;top:1899;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3510C1" w:rsidRPr="00CE0E4C" w:rsidRDefault="003510C1" w:rsidP="00CE0E4C">
                        <w:pPr>
                          <w:ind w:firstLine="0"/>
                          <w:jc w:val="center"/>
                          <w:rPr>
                            <w:b/>
                            <w:color w:val="000000" w:themeColor="text1"/>
                          </w:rPr>
                        </w:pPr>
                        <w:r w:rsidRPr="00CE0E4C">
                          <w:rPr>
                            <w:b/>
                            <w:color w:val="000000" w:themeColor="text1"/>
                          </w:rPr>
                          <w:t>hinter</w:t>
                        </w:r>
                      </w:p>
                    </w:txbxContent>
                  </v:textbox>
                </v:roundrect>
                <v:roundrect id="Abgerundetes Rechteck 29" o:spid="_x0000_s1039" style="position:absolute;left:776;top:23808;width:48129;height:8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3510C1" w:rsidRPr="00DF79F4" w:rsidRDefault="003510C1" w:rsidP="00CE0E4C"/>
                    </w:txbxContent>
                  </v:textbox>
                </v:roundrect>
                <v:roundrect id="Abgerundetes Rechteck 30" o:spid="_x0000_s1040" style="position:absolute;left:17594;top:19323;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3510C1" w:rsidRPr="00CE0E4C" w:rsidRDefault="003510C1" w:rsidP="00CE0E4C">
                        <w:pPr>
                          <w:ind w:firstLine="0"/>
                          <w:jc w:val="center"/>
                          <w:rPr>
                            <w:b/>
                            <w:color w:val="000000" w:themeColor="text1"/>
                          </w:rPr>
                        </w:pPr>
                        <w:r w:rsidRPr="00CE0E4C">
                          <w:rPr>
                            <w:b/>
                            <w:color w:val="000000" w:themeColor="text1"/>
                          </w:rPr>
                          <w:t>Tafelpräf</w:t>
                        </w:r>
                        <w:r w:rsidRPr="00CE0E4C">
                          <w:rPr>
                            <w:b/>
                            <w:color w:val="000000" w:themeColor="text1"/>
                          </w:rPr>
                          <w:t>e</w:t>
                        </w:r>
                        <w:r w:rsidRPr="00CE0E4C">
                          <w:rPr>
                            <w:b/>
                            <w:color w:val="000000" w:themeColor="text1"/>
                          </w:rPr>
                          <w:t>renz</w:t>
                        </w:r>
                      </w:p>
                    </w:txbxContent>
                  </v:textbox>
                </v:roundrect>
                <w10:anchorlock/>
              </v:group>
            </w:pict>
          </mc:Fallback>
        </mc:AlternateContent>
      </w:r>
    </w:p>
    <w:p w:rsidR="00C7370F" w:rsidRPr="000960C9" w:rsidRDefault="00DF79F4" w:rsidP="00CE0E4C">
      <w:pPr>
        <w:pStyle w:val="Beschriftung"/>
        <w:rPr>
          <w:vanish/>
        </w:rPr>
      </w:pPr>
      <w:bookmarkStart w:id="14" w:name="_Ref356208319"/>
      <w:bookmarkStart w:id="15" w:name="_Toc356300771"/>
      <w:r>
        <w:t xml:space="preserve">Abbildung </w:t>
      </w:r>
      <w:r w:rsidR="00B31F8B">
        <w:fldChar w:fldCharType="begin"/>
      </w:r>
      <w:r w:rsidR="00B31F8B">
        <w:instrText xml:space="preserve"> SEQ Abbildung \* ARABIC </w:instrText>
      </w:r>
      <w:r w:rsidR="00B31F8B">
        <w:fldChar w:fldCharType="separate"/>
      </w:r>
      <w:r w:rsidR="0072557A">
        <w:rPr>
          <w:noProof/>
        </w:rPr>
        <w:t>1</w:t>
      </w:r>
      <w:r w:rsidR="00B31F8B">
        <w:rPr>
          <w:noProof/>
        </w:rPr>
        <w:fldChar w:fldCharType="end"/>
      </w:r>
      <w:bookmarkEnd w:id="14"/>
      <w:r>
        <w:t xml:space="preserve">: Gewichtung der </w:t>
      </w:r>
      <w:r w:rsidR="00C424E5">
        <w:t xml:space="preserve">Umgebung eines </w:t>
      </w:r>
      <w:r w:rsidR="007B3115">
        <w:t>Schülers</w:t>
      </w:r>
      <w:bookmarkEnd w:id="15"/>
    </w:p>
    <w:p w:rsidR="00DF79F4" w:rsidRDefault="00C7370F" w:rsidP="00CE0E4C">
      <w:pPr>
        <w:pStyle w:val="Beschriftung"/>
      </w:pPr>
      <w:r w:rsidRPr="000960C9">
        <w:t xml:space="preserve"> </w:t>
      </w:r>
      <w:r w:rsidR="00DF79F4" w:rsidRPr="000960C9">
        <w:t>-</w:t>
      </w:r>
      <w:r w:rsidR="00DF79F4">
        <w:t xml:space="preserve"> Jeder Farbe kann ein Gewichtungsfaktor zugewiesen werden. </w:t>
      </w:r>
      <w:r w:rsidR="007B3115">
        <w:t>Schüler</w:t>
      </w:r>
      <w:r w:rsidR="00DF79F4">
        <w:t>, die direkt nebe</w:t>
      </w:r>
      <w:r w:rsidR="00DF79F4">
        <w:t>n</w:t>
      </w:r>
      <w:r w:rsidR="00DF79F4">
        <w:t>einander sitzen</w:t>
      </w:r>
      <w:r w:rsidR="007B3115">
        <w:t>, egal ob rechts oder links,</w:t>
      </w:r>
      <w:r w:rsidR="00DF79F4">
        <w:t xml:space="preserve"> haben den gleichen Gewichtung</w:t>
      </w:r>
      <w:r w:rsidR="00DF79F4">
        <w:t>s</w:t>
      </w:r>
      <w:r w:rsidR="00DF79F4">
        <w:t>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blem form</w:t>
      </w:r>
      <w:r>
        <w:t>u</w:t>
      </w:r>
      <w:r>
        <w:t xml:space="preserve">liert bzw. die Fitnessfunktion definiert. Hier ist die Fitnessfunktion ist so definiert, dass der beste </w:t>
      </w:r>
      <w:proofErr w:type="spellStart"/>
      <w:r>
        <w:t>Sitzplan</w:t>
      </w:r>
      <w:proofErr w:type="spellEnd"/>
      <w:r>
        <w:t xml:space="preserve"> den nominell höchsten Wert hat. Die Beziehungen werden a</w:t>
      </w:r>
      <w:r>
        <w:t>d</w:t>
      </w:r>
      <w:r>
        <w:t xml:space="preserve">diert und mit dem entsprechenden Faktor aus </w:t>
      </w:r>
      <w:r>
        <w:fldChar w:fldCharType="begin"/>
      </w:r>
      <w:r>
        <w:instrText xml:space="preserve"> REF _Ref356208319 \h </w:instrText>
      </w:r>
      <w:r>
        <w:fldChar w:fldCharType="separate"/>
      </w:r>
      <w:r w:rsidR="0072557A">
        <w:t xml:space="preserve">Abbildung </w:t>
      </w:r>
      <w:r w:rsidR="0072557A">
        <w:rPr>
          <w:noProof/>
        </w:rPr>
        <w:t>1</w:t>
      </w:r>
      <w:r>
        <w:fldChar w:fldCharType="end"/>
      </w:r>
      <w:r>
        <w:t xml:space="preserve"> multipliziert. Damit ergibt sich eine umso bessere Fitness je mehr positive Beziehungen sich nebene</w:t>
      </w:r>
      <w:r>
        <w:t>i</w:t>
      </w:r>
      <w:r>
        <w:t>nander befinden.</w:t>
      </w:r>
    </w:p>
    <w:p w:rsidR="008A3ED8" w:rsidRDefault="00FF40B5" w:rsidP="00CE0E4C">
      <w:pPr>
        <w:pStyle w:val="berschrift2"/>
      </w:pPr>
      <w:bookmarkStart w:id="16" w:name="_Ref351475521"/>
      <w:bookmarkStart w:id="17" w:name="_Toc356300801"/>
      <w:proofErr w:type="spellStart"/>
      <w:r w:rsidRPr="00396C1E">
        <w:t>Greedy</w:t>
      </w:r>
      <w:bookmarkEnd w:id="16"/>
      <w:bookmarkEnd w:id="17"/>
      <w:proofErr w:type="spellEnd"/>
    </w:p>
    <w:p w:rsidR="00672CB5" w:rsidRDefault="00672CB5" w:rsidP="00CE0E4C">
      <w:r>
        <w:t xml:space="preserve">Um eine Mutation zu erzeugen oder zwei Gene zu </w:t>
      </w:r>
      <w:proofErr w:type="spellStart"/>
      <w:r>
        <w:t>rekombinieren</w:t>
      </w:r>
      <w:proofErr w:type="spellEnd"/>
      <w:r>
        <w:t xml:space="preserve"> muss z</w:t>
      </w:r>
      <w:r>
        <w:t>u</w:t>
      </w:r>
      <w:r>
        <w:t xml:space="preserve">nächst ein </w:t>
      </w:r>
      <w:proofErr w:type="spellStart"/>
      <w:r>
        <w:t>initialer</w:t>
      </w:r>
      <w:proofErr w:type="spellEnd"/>
      <w:r>
        <w:t xml:space="preserve"> Genstring erzeugt werden. Diese Aufgabe wird – in Anlehnung an das Knappsackproblem - auch </w:t>
      </w:r>
      <w:proofErr w:type="spellStart"/>
      <w:r w:rsidRPr="00672CB5">
        <w:rPr>
          <w:i/>
        </w:rPr>
        <w:t>Greedy</w:t>
      </w:r>
      <w:proofErr w:type="spellEnd"/>
      <w:r>
        <w:t xml:space="preserve"> genannt. Bei dem Knappsack müssen viele Elemente unterschiedlicher Größe in einen begrenzten Speicher (dem </w:t>
      </w:r>
      <w:r w:rsidR="00F22E95">
        <w:t xml:space="preserve">knappen </w:t>
      </w:r>
      <w:r>
        <w:t>Sack) so einsortiert werden, dass möglichst viele hinein passen. Dabei fängt man übl</w:t>
      </w:r>
      <w:r>
        <w:t>i</w:t>
      </w:r>
      <w:r>
        <w:t>cherweise mit dem größten Element an. Wenn man den Gedankengang auf das vo</w:t>
      </w:r>
      <w:r>
        <w:t>r</w:t>
      </w:r>
      <w:r>
        <w:t>liegende Problem überträgt, dann  erhält man gleich eine recht gute Lösung.</w:t>
      </w:r>
      <w:r w:rsidR="00F22E95">
        <w:t xml:space="preserve"> Der Algorithmus dazu besteht aus drei Schritten:</w:t>
      </w:r>
    </w:p>
    <w:p w:rsidR="00F22E95" w:rsidRDefault="00F22E95" w:rsidP="00CE0E4C">
      <w:pPr>
        <w:pStyle w:val="Listenabsatz"/>
        <w:numPr>
          <w:ilvl w:val="0"/>
          <w:numId w:val="39"/>
        </w:numPr>
      </w:pPr>
      <w:r>
        <w:t>Alle Schüler, die einen festen Sitzplatz zugewiesen bekommen haben, we</w:t>
      </w:r>
      <w:r>
        <w:t>r</w:t>
      </w:r>
      <w:r>
        <w:t>den im Raum platziert.</w:t>
      </w:r>
    </w:p>
    <w:p w:rsidR="00F22E95" w:rsidRDefault="00F22E95" w:rsidP="00CE0E4C">
      <w:pPr>
        <w:pStyle w:val="Listenabsatz"/>
        <w:numPr>
          <w:ilvl w:val="0"/>
          <w:numId w:val="39"/>
        </w:numPr>
      </w:pPr>
      <w:r>
        <w:t>Die übrigen Schüler werden nach ihrer Tafelpräferenz sortiert.</w:t>
      </w:r>
    </w:p>
    <w:p w:rsidR="00F22E95" w:rsidRDefault="00F22E95" w:rsidP="00CE0E4C">
      <w:pPr>
        <w:pStyle w:val="Listenabsatz"/>
        <w:numPr>
          <w:ilvl w:val="0"/>
          <w:numId w:val="39"/>
        </w:numPr>
      </w:pPr>
      <w:r>
        <w:lastRenderedPageBreak/>
        <w:t>Der Reihe nach werden die Schüler auf die übrigen Plätze verteilt beginnend vorne links mit dem Schüler mit der höchsten Tafelpräferenz. 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18" w:name="_Ref350706874"/>
      <w:bookmarkStart w:id="19" w:name="_Toc356300802"/>
      <w:bookmarkEnd w:id="10"/>
      <w:r w:rsidRPr="00396C1E">
        <w:t>Mutationsoperatoren</w:t>
      </w:r>
      <w:bookmarkEnd w:id="18"/>
      <w:bookmarkEnd w:id="19"/>
    </w:p>
    <w:p w:rsidR="00052EAB" w:rsidRDefault="00052EAB" w:rsidP="00CE0E4C">
      <w:r>
        <w:t xml:space="preserve">Um nun von diesem </w:t>
      </w:r>
      <w:proofErr w:type="spellStart"/>
      <w:r>
        <w:t>initialen</w:t>
      </w:r>
      <w:proofErr w:type="spellEnd"/>
      <w:r>
        <w:t xml:space="preserve"> Gen zu einem besseren Gen zu kommen, im Sinne der Fitnessfunktion (siehe </w:t>
      </w:r>
      <w:r>
        <w:fldChar w:fldCharType="begin"/>
      </w:r>
      <w:r>
        <w:instrText xml:space="preserve"> REF _Ref356226913 \r \h </w:instrText>
      </w:r>
      <w:r>
        <w:fldChar w:fldCharType="separate"/>
      </w:r>
      <w:r w:rsidR="0072557A">
        <w:t>0</w:t>
      </w:r>
      <w:r>
        <w:fldChar w:fldCharType="end"/>
      </w:r>
      <w:r>
        <w:t xml:space="preserve">) muss das Gen verändert werden – also </w:t>
      </w:r>
      <w:r w:rsidR="00763939">
        <w:t>Mut</w:t>
      </w:r>
      <w:r w:rsidR="00763939">
        <w:t>a</w:t>
      </w:r>
      <w:r w:rsidR="00763939">
        <w:t>tion</w:t>
      </w:r>
      <w:r w:rsidR="00846ABD">
        <w:t xml:space="preserve"> – oder es müssen zwei Elemente ein Neues bilden – also</w:t>
      </w:r>
      <w:r w:rsidR="00763939">
        <w:t xml:space="preserve"> Rekombination</w:t>
      </w:r>
      <w:r w:rsidR="00846ABD">
        <w:t>. Diese be</w:t>
      </w:r>
      <w:r w:rsidR="00846ABD">
        <w:t>i</w:t>
      </w:r>
      <w:r w:rsidR="00846ABD">
        <w:t>den</w:t>
      </w:r>
      <w:r>
        <w:t xml:space="preserve"> Ve</w:t>
      </w:r>
      <w:r>
        <w:t>r</w:t>
      </w:r>
      <w:r>
        <w:t>fahren</w:t>
      </w:r>
      <w:r w:rsidR="00846ABD">
        <w:t xml:space="preserve"> sollen</w:t>
      </w:r>
      <w:r>
        <w:t xml:space="preserve"> nun kurz Erläutert wer</w:t>
      </w:r>
      <w:r w:rsidR="00846ABD">
        <w:t>den.</w:t>
      </w:r>
    </w:p>
    <w:p w:rsidR="00052EAB" w:rsidRDefault="00052EAB" w:rsidP="00CE0E4C">
      <w:pPr>
        <w:pStyle w:val="berschrift3"/>
      </w:pPr>
      <w:bookmarkStart w:id="20" w:name="_Toc356300803"/>
      <w:r>
        <w:t>Rekombination</w:t>
      </w:r>
      <w:bookmarkEnd w:id="20"/>
    </w:p>
    <w:p w:rsidR="00052EAB" w:rsidRDefault="00052EAB" w:rsidP="00CE0E4C">
      <w:r>
        <w:t>Bei der Rekombination kommen zwei mehr oder weniger zufällig ausgewäh</w:t>
      </w:r>
      <w:r>
        <w:t>l</w:t>
      </w:r>
      <w:r>
        <w:t>te Gene zusammen und bilden gemeinsam ein neues Gen. Dabei gibt es verschied</w:t>
      </w:r>
      <w:r>
        <w:t>e</w:t>
      </w:r>
      <w:r>
        <w:t>ne Var</w:t>
      </w:r>
      <w:r>
        <w:t>i</w:t>
      </w:r>
      <w:r>
        <w:t>anten, nach denen der neue Genstring gebildet werden kann:</w:t>
      </w:r>
    </w:p>
    <w:p w:rsidR="00B31F8B" w:rsidRPr="00B31F8B" w:rsidRDefault="00B31F8B" w:rsidP="00CE0E4C">
      <w:pPr>
        <w:pStyle w:val="Listenabsatz"/>
        <w:numPr>
          <w:ilvl w:val="0"/>
          <w:numId w:val="41"/>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CE0E4C">
      <w:pPr>
        <w:pStyle w:val="Listenabsatz"/>
        <w:numPr>
          <w:ilvl w:val="0"/>
          <w:numId w:val="41"/>
        </w:numPr>
      </w:pPr>
      <w:proofErr w:type="spellStart"/>
      <w:r w:rsidRPr="00B31F8B">
        <w:t>One</w:t>
      </w:r>
      <w:proofErr w:type="spellEnd"/>
      <w:r w:rsidRPr="00B31F8B">
        <w:t xml:space="preserve"> Point Crossover</w:t>
      </w:r>
    </w:p>
    <w:p w:rsidR="00B31F8B" w:rsidRPr="00B31F8B" w:rsidRDefault="00B31F8B" w:rsidP="00CE0E4C">
      <w:pPr>
        <w:pStyle w:val="Listenabsatz"/>
        <w:numPr>
          <w:ilvl w:val="0"/>
          <w:numId w:val="41"/>
        </w:numPr>
      </w:pPr>
      <w:r>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CE0E4C">
      <w:pPr>
        <w:pStyle w:val="Listenabsatz"/>
        <w:numPr>
          <w:ilvl w:val="0"/>
          <w:numId w:val="41"/>
        </w:numPr>
      </w:pPr>
      <w:proofErr w:type="spellStart"/>
      <w:r w:rsidRPr="00B31F8B">
        <w:t>Partially</w:t>
      </w:r>
      <w:proofErr w:type="spellEnd"/>
      <w:r w:rsidRPr="00B31F8B">
        <w:t xml:space="preserve"> </w:t>
      </w:r>
      <w:proofErr w:type="spellStart"/>
      <w:r w:rsidRPr="00B31F8B">
        <w:t>Maped</w:t>
      </w:r>
      <w:proofErr w:type="spellEnd"/>
      <w:r w:rsidRPr="00B31F8B">
        <w:t xml:space="preserve"> Crossover (PMX)</w:t>
      </w:r>
    </w:p>
    <w:p w:rsidR="00456952" w:rsidRPr="00B31F8B" w:rsidRDefault="00456952" w:rsidP="00CE0E4C">
      <w:pPr>
        <w:pStyle w:val="Listenabsatz"/>
        <w:numPr>
          <w:ilvl w:val="0"/>
          <w:numId w:val="41"/>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w:t>
      </w:r>
      <w:r w:rsidR="00052EAB">
        <w:t>n</w:t>
      </w:r>
      <w:r w:rsidR="00052EAB">
        <w:t>lichke</w:t>
      </w:r>
      <w:r w:rsidR="00052EAB">
        <w:t>i</w:t>
      </w:r>
      <w:r w:rsidR="00052EAB">
        <w:t>ten zu seinen beiden Eltern auf, kann also hinsichtlich der Bewertung besser oder schlechter sein. Eine neue Bewertung durch die Fitnessfunktion muss also e</w:t>
      </w:r>
      <w:r w:rsidR="00052EAB">
        <w:t>r</w:t>
      </w:r>
      <w:r w:rsidR="00052EAB">
        <w:t xml:space="preserve">folgen. </w:t>
      </w:r>
      <w:r w:rsidR="00CD3B1E">
        <w:t>Diese Rekombinationsoperatoren sind sehr anfällig dafür nicht überleben</w:t>
      </w:r>
      <w:r w:rsidR="00CD3B1E">
        <w:t>s</w:t>
      </w:r>
      <w:r w:rsidR="00CD3B1E">
        <w:t>fähige Nachkommen zu bilden und wurden daher i</w:t>
      </w:r>
      <w:r w:rsidR="00522000">
        <w:t xml:space="preserve">n der aktuellen Version </w:t>
      </w:r>
      <w:r w:rsidR="00CD3B1E">
        <w:t xml:space="preserve">nicht </w:t>
      </w:r>
      <w:r w:rsidR="00522000">
        <w:t>i</w:t>
      </w:r>
      <w:r w:rsidR="00522000">
        <w:t>m</w:t>
      </w:r>
      <w:r w:rsidR="00522000">
        <w:t>pleme</w:t>
      </w:r>
      <w:r w:rsidR="00522000">
        <w:t>n</w:t>
      </w:r>
      <w:r w:rsidR="00522000">
        <w:t>tiert. Die Nachkommen werden ausschließlich über Mutation erzeugt.</w:t>
      </w:r>
    </w:p>
    <w:p w:rsidR="00052EAB" w:rsidRDefault="00052EAB" w:rsidP="00CE0E4C">
      <w:pPr>
        <w:pStyle w:val="berschrift3"/>
      </w:pPr>
      <w:bookmarkStart w:id="21" w:name="_Toc356300804"/>
      <w:r>
        <w:t>Mutation</w:t>
      </w:r>
      <w:bookmarkEnd w:id="21"/>
    </w:p>
    <w:p w:rsidR="00052EAB" w:rsidRDefault="00052EAB" w:rsidP="00CE0E4C">
      <w:r>
        <w:t>Mutation ist eine Operation die auf ein einzelnes Gen wirkt. Auch hier kö</w:t>
      </w:r>
      <w:r>
        <w:t>n</w:t>
      </w:r>
      <w:r>
        <w:t>nen ve</w:t>
      </w:r>
      <w:r>
        <w:t>r</w:t>
      </w:r>
      <w:r>
        <w:t>schiedene Varianten eingesetzt werden.</w:t>
      </w:r>
    </w:p>
    <w:p w:rsidR="00052EAB" w:rsidRPr="008D65C0" w:rsidRDefault="00052EAB" w:rsidP="00CE0E4C">
      <w:pPr>
        <w:pStyle w:val="Listenabsatz"/>
        <w:numPr>
          <w:ilvl w:val="0"/>
          <w:numId w:val="42"/>
        </w:numPr>
        <w:rPr>
          <w:highlight w:val="yellow"/>
        </w:rPr>
      </w:pPr>
      <w:r w:rsidRPr="008D65C0">
        <w:rPr>
          <w:highlight w:val="yellow"/>
        </w:rPr>
        <w:lastRenderedPageBreak/>
        <w:t>Swap</w:t>
      </w:r>
      <w:r w:rsidR="00456952" w:rsidRPr="008D65C0">
        <w:rPr>
          <w:highlight w:val="yellow"/>
        </w:rPr>
        <w:t xml:space="preserve"> </w:t>
      </w:r>
    </w:p>
    <w:p w:rsidR="00456952" w:rsidRPr="008D65C0" w:rsidRDefault="00456952" w:rsidP="00CE0E4C">
      <w:pPr>
        <w:pStyle w:val="Listenabsatz"/>
        <w:numPr>
          <w:ilvl w:val="0"/>
          <w:numId w:val="42"/>
        </w:numPr>
        <w:rPr>
          <w:highlight w:val="yellow"/>
        </w:rPr>
      </w:pPr>
      <w:r w:rsidRPr="008D65C0">
        <w:rPr>
          <w:highlight w:val="yellow"/>
        </w:rPr>
        <w:t>Inversion</w:t>
      </w:r>
      <w:bookmarkStart w:id="22" w:name="_GoBack"/>
      <w:bookmarkEnd w:id="22"/>
    </w:p>
    <w:p w:rsidR="00052EAB" w:rsidRPr="00456952" w:rsidRDefault="00456952" w:rsidP="00CE0E4C">
      <w:pPr>
        <w:pStyle w:val="Listenabsatz"/>
        <w:numPr>
          <w:ilvl w:val="0"/>
          <w:numId w:val="42"/>
        </w:numPr>
      </w:pPr>
      <w:proofErr w:type="spellStart"/>
      <w:r w:rsidRPr="00456952">
        <w:t>Splice</w:t>
      </w:r>
      <w:proofErr w:type="spellEnd"/>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w:t>
      </w:r>
      <w:r>
        <w:t>e</w:t>
      </w:r>
      <w:r>
        <w:t>sem Projekt auch eingesetzt wurden.</w:t>
      </w:r>
    </w:p>
    <w:p w:rsidR="00052EAB" w:rsidRDefault="00052EAB" w:rsidP="00CE0E4C">
      <w:r>
        <w:t xml:space="preserve">Der </w:t>
      </w:r>
      <w:r w:rsidRPr="00052EAB">
        <w:rPr>
          <w:b/>
        </w:rPr>
        <w:t>Swap</w:t>
      </w:r>
      <w:r>
        <w:t xml:space="preserve">-Operator wählt zufällig zwei Schüler aus und vertauscht ihre </w:t>
      </w:r>
      <w:proofErr w:type="spellStart"/>
      <w:r>
        <w:t>Sitz</w:t>
      </w:r>
      <w:r>
        <w:t>t</w:t>
      </w:r>
      <w:r>
        <w:t>position</w:t>
      </w:r>
      <w:proofErr w:type="spellEnd"/>
      <w:r>
        <w:t>.</w:t>
      </w:r>
      <w:r w:rsidR="00397D4A">
        <w:t xml:space="preserve"> Die neue Repräsentation unterscheidet sich nicht so stark von der vorher</w:t>
      </w:r>
      <w:r w:rsidR="00397D4A">
        <w:t>i</w:t>
      </w:r>
      <w:r w:rsidR="00397D4A">
        <w:t>gen. Diese Eigenschaft ist wichtig, um sich der optimalen Sitzordnung langsam zu nähren und nicht immer wieder am Ziel vorbei zu schießen.</w:t>
      </w:r>
    </w:p>
    <w:p w:rsidR="00397D4A" w:rsidRDefault="00397D4A" w:rsidP="00CE0E4C">
      <w:r>
        <w:t xml:space="preserve">Der </w:t>
      </w:r>
      <w:proofErr w:type="spellStart"/>
      <w:r w:rsidRPr="00397D4A">
        <w:rPr>
          <w:b/>
        </w:rPr>
        <w:t>Invert</w:t>
      </w:r>
      <w:proofErr w:type="spellEnd"/>
      <w:r>
        <w:t>-Operator vertauscht die Reihenfolge einer ganzen Sitzreihe. D</w:t>
      </w:r>
      <w:r>
        <w:t>a</w:t>
      </w:r>
      <w:r>
        <w:t>bei ve</w:t>
      </w:r>
      <w:r>
        <w:t>r</w:t>
      </w:r>
      <w:r>
        <w:t xml:space="preserve">ändert sich in der Mitte der Reihe nur wenig, während die äußeren Sitzplätze sehr starken Änderungen unterworfen sind. Das hat zur Folge, dass </w:t>
      </w:r>
      <w:r w:rsidR="00917BDD">
        <w:t>die neue Bewe</w:t>
      </w:r>
      <w:r w:rsidR="00917BDD">
        <w:t>r</w:t>
      </w:r>
      <w:r w:rsidR="00917BDD">
        <w:t xml:space="preserve">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Default="00EE404A" w:rsidP="00CE0E4C">
      <w:pPr>
        <w:pStyle w:val="berschrift2"/>
      </w:pPr>
      <w:bookmarkStart w:id="23" w:name="_Ref350706868"/>
      <w:bookmarkStart w:id="24" w:name="_Toc356300805"/>
      <w:r w:rsidRPr="00396C1E">
        <w:t>Selektion</w:t>
      </w:r>
      <w:bookmarkEnd w:id="23"/>
      <w:bookmarkEnd w:id="24"/>
    </w:p>
    <w:p w:rsidR="00B76696" w:rsidRDefault="00B76696" w:rsidP="00CE0E4C">
      <w:r>
        <w:t>Die so erzeugten Nachkommen werden in den Genpool der aktuellen Gen</w:t>
      </w:r>
      <w:r>
        <w:t>e</w:t>
      </w:r>
      <w:r>
        <w:t>ration aufgenommen. Dort werden die Gene miteinander verglichen. Um die Qual</w:t>
      </w:r>
      <w:r>
        <w:t>i</w:t>
      </w:r>
      <w:r>
        <w:t xml:space="preserve">tät der Nachkommen weiter zu verbessern dürfen nicht alle Elemente im Genpool auch </w:t>
      </w:r>
      <w:r w:rsidR="004A2B5D">
        <w:t>N</w:t>
      </w:r>
      <w:r>
        <w:t xml:space="preserve">achkommen </w:t>
      </w:r>
      <w:r w:rsidR="004A2B5D">
        <w:t xml:space="preserve">bzw. gleich viele Nachkommen </w:t>
      </w:r>
      <w:r>
        <w:t>erzeugen. Damit werden Feh</w:t>
      </w:r>
      <w:r>
        <w:t>l</w:t>
      </w:r>
      <w:r>
        <w:t>entwicklungen verhindert. Dieser Auswahlprozess wird Selektion genannt. Zur S</w:t>
      </w:r>
      <w:r>
        <w:t>e</w:t>
      </w:r>
      <w:r>
        <w:t>lekt</w:t>
      </w:r>
      <w:r>
        <w:t>i</w:t>
      </w:r>
      <w:r>
        <w:t>on stehen ebenfalls verschiedene Möglichkeiten zur Verfügung, die nun kurz vorgestellt we</w:t>
      </w:r>
      <w:r>
        <w:t>r</w:t>
      </w:r>
      <w:r>
        <w:t>den.</w:t>
      </w:r>
    </w:p>
    <w:p w:rsidR="00B76696" w:rsidRDefault="00B76696" w:rsidP="00CE0E4C">
      <w:pPr>
        <w:pStyle w:val="Listenabsatz"/>
        <w:numPr>
          <w:ilvl w:val="0"/>
          <w:numId w:val="43"/>
        </w:numPr>
      </w:pPr>
      <w:r>
        <w:t>Nur die n Besten (best-</w:t>
      </w:r>
      <w:r w:rsidR="00030C7F">
        <w:t>N</w:t>
      </w:r>
      <w:r>
        <w:t>)</w:t>
      </w:r>
    </w:p>
    <w:p w:rsidR="00B76696" w:rsidRDefault="00B76696" w:rsidP="00CE0E4C">
      <w:pPr>
        <w:pStyle w:val="Listenabsatz"/>
        <w:numPr>
          <w:ilvl w:val="0"/>
          <w:numId w:val="43"/>
        </w:numPr>
      </w:pPr>
      <w:r>
        <w:t>Nach Rang (Rank-</w:t>
      </w:r>
      <w:proofErr w:type="spellStart"/>
      <w:r w:rsidR="004A2B5D">
        <w:t>B</w:t>
      </w:r>
      <w:r>
        <w:t>ased</w:t>
      </w:r>
      <w:proofErr w:type="spellEnd"/>
      <w:r>
        <w:t>)</w:t>
      </w:r>
    </w:p>
    <w:p w:rsidR="00B76696" w:rsidRDefault="00B76696" w:rsidP="00CE0E4C">
      <w:pPr>
        <w:pStyle w:val="Listenabsatz"/>
        <w:numPr>
          <w:ilvl w:val="0"/>
          <w:numId w:val="43"/>
        </w:numPr>
      </w:pPr>
      <w:r>
        <w:t>Wettbewerb (</w:t>
      </w:r>
      <w:proofErr w:type="spellStart"/>
      <w:r>
        <w:t>Tournament</w:t>
      </w:r>
      <w:proofErr w:type="spellEnd"/>
      <w:r>
        <w:t>)</w:t>
      </w:r>
    </w:p>
    <w:p w:rsidR="00B76696" w:rsidRDefault="00B76696" w:rsidP="00CE0E4C">
      <w:r>
        <w:t>Die erste Methode (</w:t>
      </w:r>
      <w:r w:rsidRPr="00B76696">
        <w:rPr>
          <w:b/>
        </w:rPr>
        <w:t>best-</w:t>
      </w:r>
      <w:r w:rsidR="00030C7F">
        <w:rPr>
          <w:b/>
        </w:rPr>
        <w:t>N</w:t>
      </w:r>
      <w:r>
        <w:t xml:space="preserve">) ist auch gleichzeitig die </w:t>
      </w:r>
      <w:r w:rsidR="004A2B5D">
        <w:t>E</w:t>
      </w:r>
      <w:r>
        <w:t xml:space="preserve">infachste. Hier werden alle Nachkommen </w:t>
      </w:r>
      <w:r w:rsidR="007C45C4">
        <w:t xml:space="preserve">nach Absteigender </w:t>
      </w:r>
      <w:r w:rsidR="000D44D8">
        <w:t xml:space="preserve">Fitness sortiert und die </w:t>
      </w:r>
      <w:r w:rsidR="00030C7F">
        <w:t>N</w:t>
      </w:r>
      <w:r w:rsidR="000D44D8">
        <w:t xml:space="preserve"> Besten daraus zur Mut</w:t>
      </w:r>
      <w:r w:rsidR="000D44D8">
        <w:t>a</w:t>
      </w:r>
      <w:r w:rsidR="000D44D8">
        <w:t>tion ausgewählt.</w:t>
      </w:r>
    </w:p>
    <w:p w:rsidR="004A2B5D" w:rsidRPr="00B76696" w:rsidRDefault="004A2B5D" w:rsidP="00CE0E4C">
      <w:r>
        <w:t xml:space="preserve">Auch bei der </w:t>
      </w:r>
      <w:r w:rsidRPr="004A2B5D">
        <w:rPr>
          <w:b/>
        </w:rPr>
        <w:t>Rank-</w:t>
      </w:r>
      <w:proofErr w:type="spellStart"/>
      <w:r w:rsidRPr="004A2B5D">
        <w:rPr>
          <w:b/>
        </w:rPr>
        <w:t>Based</w:t>
      </w:r>
      <w:proofErr w:type="spellEnd"/>
      <w:r>
        <w:t>-</w:t>
      </w:r>
      <w:proofErr w:type="spellStart"/>
      <w:r>
        <w:t>Selection</w:t>
      </w:r>
      <w:proofErr w:type="spellEnd"/>
      <w:r>
        <w:t xml:space="preserve"> werden die Nachkommen sortiert und die </w:t>
      </w:r>
      <w:r w:rsidR="00030C7F">
        <w:t>N</w:t>
      </w:r>
      <w:r>
        <w:t xml:space="preserve"> besten ausgewählt. Im Unterschied zur Best-n-</w:t>
      </w:r>
      <w:proofErr w:type="spellStart"/>
      <w:r>
        <w:t>Selection</w:t>
      </w:r>
      <w:proofErr w:type="spellEnd"/>
      <w:r>
        <w:t xml:space="preserve"> darf aber nicht jeder gleich viele Nachkommen erzeugen. Die Erzeugung der Nachkommen erfolgt a</w:t>
      </w:r>
      <w:r>
        <w:t>b</w:t>
      </w:r>
      <w:r>
        <w:t xml:space="preserve">steigend. Der Beste darf die meisten Nachkommen erzeugen. Der Zweitbeste einen weniger, und so weiter. Je nachdem wie viele Nachkommen erzeugt werden sollen, kann es so passieren, dass die letzten </w:t>
      </w:r>
      <w:r w:rsidR="00030C7F">
        <w:t xml:space="preserve">Eltern </w:t>
      </w:r>
      <w:r>
        <w:t xml:space="preserve">der </w:t>
      </w:r>
      <w:r w:rsidR="00030C7F">
        <w:t>N</w:t>
      </w:r>
      <w:r>
        <w:t xml:space="preserve"> Besten keine Mutationen bilden dü</w:t>
      </w:r>
      <w:r>
        <w:t>r</w:t>
      </w:r>
      <w:r>
        <w:t xml:space="preserve">fen. </w:t>
      </w:r>
    </w:p>
    <w:p w:rsidR="00B76696" w:rsidRDefault="00B76696" w:rsidP="00CE0E4C">
      <w:pPr>
        <w:pStyle w:val="berschrift2"/>
      </w:pPr>
      <w:bookmarkStart w:id="25" w:name="_Ref350706876"/>
      <w:bookmarkStart w:id="26" w:name="_Toc356300806"/>
      <w:r>
        <w:t>Strategie</w:t>
      </w:r>
      <w:bookmarkEnd w:id="26"/>
    </w:p>
    <w:p w:rsidR="00702C52" w:rsidRDefault="00B76696" w:rsidP="00CE0E4C">
      <w:r>
        <w:t xml:space="preserve">Nun stellt sich noch die Frage welche Chromosomen </w:t>
      </w:r>
      <w:r w:rsidR="00847F5E">
        <w:t>für eine Mutation he</w:t>
      </w:r>
      <w:r w:rsidR="00847F5E">
        <w:t>r</w:t>
      </w:r>
      <w:r w:rsidR="00847F5E">
        <w:t>angez</w:t>
      </w:r>
      <w:r w:rsidR="00847F5E">
        <w:t>o</w:t>
      </w:r>
      <w:r w:rsidR="00847F5E">
        <w:t>gen</w:t>
      </w:r>
      <w:r w:rsidR="004C5587">
        <w:t xml:space="preserve"> </w:t>
      </w:r>
      <w:r w:rsidR="004C5587" w:rsidRPr="00CE0E4C">
        <w:t>können</w:t>
      </w:r>
      <w:r w:rsidR="004C5587">
        <w:t xml:space="preserve">. Ausgehend von dem ersten Element, das durch den </w:t>
      </w:r>
      <w:proofErr w:type="spellStart"/>
      <w:r w:rsidR="004C5587">
        <w:t>Greedy</w:t>
      </w:r>
      <w:proofErr w:type="spellEnd"/>
      <w:r w:rsidR="004C5587">
        <w:t>-Algorithmus</w:t>
      </w:r>
      <w:r w:rsidR="00702C52">
        <w:t xml:space="preserve"> (Kapitel </w:t>
      </w:r>
      <w:r w:rsidR="00702C52">
        <w:fldChar w:fldCharType="begin"/>
      </w:r>
      <w:r w:rsidR="00702C52">
        <w:instrText xml:space="preserve"> REF _Ref351475521 \n \h </w:instrText>
      </w:r>
      <w:r w:rsidR="00702C52">
        <w:fldChar w:fldCharType="separate"/>
      </w:r>
      <w:r w:rsidR="0072557A">
        <w:t>2.3</w:t>
      </w:r>
      <w:r w:rsidR="00702C52">
        <w:fldChar w:fldCharType="end"/>
      </w:r>
      <w:r w:rsidR="00702C52">
        <w:t>)</w:t>
      </w:r>
      <w:r w:rsidR="004C5587">
        <w:t xml:space="preserve"> erzeugt wurde, werden </w:t>
      </w:r>
      <w:r w:rsidR="00702C52">
        <w:t xml:space="preserve">anschli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72557A">
        <w:t>2.4</w:t>
      </w:r>
      <w:r w:rsidR="00702C52">
        <w:fldChar w:fldCharType="end"/>
      </w:r>
      <w:r w:rsidR="00702C52">
        <w:t xml:space="preserve">) und daraus die </w:t>
      </w:r>
      <w:r w:rsidR="000D44D8">
        <w:t>Eltern</w:t>
      </w:r>
      <w:r w:rsidR="00702C52">
        <w:t xml:space="preserve"> selektiert (K</w:t>
      </w:r>
      <w:r w:rsidR="00702C52">
        <w:t>a</w:t>
      </w:r>
      <w:r w:rsidR="00702C52">
        <w:t xml:space="preserve">pitel </w:t>
      </w:r>
      <w:r w:rsidR="00702C52">
        <w:fldChar w:fldCharType="begin"/>
      </w:r>
      <w:r w:rsidR="00702C52">
        <w:instrText xml:space="preserve"> REF _Ref350706868 \n \h </w:instrText>
      </w:r>
      <w:r w:rsidR="00702C52">
        <w:fldChar w:fldCharType="separate"/>
      </w:r>
      <w:r w:rsidR="0072557A">
        <w:t>2.5</w:t>
      </w:r>
      <w:r w:rsidR="00702C52">
        <w:fldChar w:fldCharType="end"/>
      </w:r>
      <w:r w:rsidR="00702C52">
        <w:t>). Für den Genpool der nächsten Generation können nun zwei Mengen gebildet we</w:t>
      </w:r>
      <w:r w:rsidR="00702C52">
        <w:t>r</w:t>
      </w:r>
      <w:r w:rsidR="00702C52">
        <w:t>den:</w:t>
      </w:r>
    </w:p>
    <w:p w:rsidR="00702C52" w:rsidRDefault="00702C52" w:rsidP="00CE0E4C">
      <w:pPr>
        <w:pStyle w:val="Listenabsatz"/>
        <w:numPr>
          <w:ilvl w:val="0"/>
          <w:numId w:val="44"/>
        </w:numPr>
      </w:pPr>
      <w:r>
        <w:t>Nachkommen mit(+) ihren Eltern</w:t>
      </w:r>
      <w:r w:rsidR="00804CD1">
        <w:t>generation</w:t>
      </w:r>
    </w:p>
    <w:p w:rsidR="00702C52" w:rsidRDefault="00804CD1" w:rsidP="00CE0E4C">
      <w:pPr>
        <w:pStyle w:val="Listenabsatz"/>
        <w:numPr>
          <w:ilvl w:val="0"/>
          <w:numId w:val="44"/>
        </w:numPr>
      </w:pPr>
      <w:r>
        <w:t>Nachkommen ohne(,)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gekennzeichnet und die Elter</w:t>
      </w:r>
      <w:r>
        <w:t>n</w:t>
      </w:r>
      <w:r>
        <w:t xml:space="preserve">generation </w:t>
      </w:r>
      <w:proofErr w:type="gramStart"/>
      <w:r w:rsidR="00152C22">
        <w:t xml:space="preserve">mit </w:t>
      </w:r>
      <w:proofErr w:type="gramEnd"/>
      <m:oMath>
        <m:r>
          <w:rPr>
            <w:rFonts w:ascii="Cambria Math" w:hAnsi="Cambria Math"/>
          </w:rPr>
          <m:t>λ</m:t>
        </m:r>
      </m:oMath>
      <w:r>
        <w:rPr>
          <w:rFonts w:eastAsiaTheme="minorEastAsia"/>
        </w:rPr>
        <w:t>. Üblicherweise ist die Schreibweise folge</w:t>
      </w:r>
      <w:proofErr w:type="spellStart"/>
      <w:r>
        <w:rPr>
          <w:rFonts w:eastAsiaTheme="minorEastAsia"/>
        </w:rPr>
        <w:t>n</w:t>
      </w:r>
      <w:r>
        <w:rPr>
          <w:rFonts w:eastAsiaTheme="minorEastAsia"/>
        </w:rPr>
        <w:t>de</w:t>
      </w:r>
      <w:proofErr w:type="spellEnd"/>
      <w:r>
        <w:rPr>
          <w:rFonts w:eastAsiaTheme="minorEastAsia"/>
        </w:rPr>
        <w:t>:</w:t>
      </w:r>
    </w:p>
    <w:p w:rsidR="00702C52" w:rsidRDefault="00702C52" w:rsidP="00CE0E4C">
      <w:pPr>
        <w:pStyle w:val="Listenabsatz"/>
        <w:numPr>
          <w:ilvl w:val="0"/>
          <w:numId w:val="4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CE0E4C">
      <w:pPr>
        <w:pStyle w:val="Listenabsatz"/>
        <w:numPr>
          <w:ilvl w:val="0"/>
          <w:numId w:val="4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rfügung, die ebenfalls die Eltern enthalten kann. Diese beiden Optionen wurden auch im Pr</w:t>
      </w:r>
      <w:r>
        <w:t>o</w:t>
      </w:r>
      <w:r>
        <w:t>gramm implementiert.</w:t>
      </w:r>
    </w:p>
    <w:p w:rsidR="003C6C9C" w:rsidRPr="00B76696" w:rsidRDefault="000D44D8" w:rsidP="00CE0E4C">
      <w:r>
        <w:t>Wenn man die Eltern nicht mit in die neue Generation aufnimmt, dann b</w:t>
      </w:r>
      <w:r>
        <w:t>e</w:t>
      </w:r>
      <w:r>
        <w:t>steht die Möglichkeit, dass alle mutierten Nachkommen nicht be</w:t>
      </w:r>
      <w:r>
        <w:t>s</w:t>
      </w:r>
      <w:r>
        <w:t xml:space="preserve">ser sind als ihre Eltern und damit die neue Generation insgesamt schlechter abschneidet als die Vorherige. </w:t>
      </w:r>
    </w:p>
    <w:p w:rsidR="00C46EF2" w:rsidRDefault="00EE404A" w:rsidP="00CE0E4C">
      <w:pPr>
        <w:pStyle w:val="berschrift2"/>
      </w:pPr>
      <w:bookmarkStart w:id="27" w:name="_Toc356300807"/>
      <w:r>
        <w:t>Haltebedingung</w:t>
      </w:r>
      <w:bookmarkEnd w:id="25"/>
      <w:bookmarkEnd w:id="27"/>
    </w:p>
    <w:p w:rsidR="00847F5E" w:rsidRPr="00847F5E" w:rsidRDefault="00847F5E" w:rsidP="00CE0E4C">
      <w:r>
        <w:t>Zum Schluss muss auch noch eine Abbruchbedingung formuliert werden. Während es bei einer möglichst kleinen Fitness sogar die Möglichkeit gibt, den pe</w:t>
      </w:r>
      <w:r>
        <w:t>r</w:t>
      </w:r>
      <w:r>
        <w:t>fekten Wert „0“ zu erreichen, ist diese Grenze bei steige</w:t>
      </w:r>
      <w:r>
        <w:t>n</w:t>
      </w:r>
      <w:r>
        <w:t>der Fitness nicht gegeben. Das führt zu einer potentiell endlosen Schleife, in der immer weiter ve</w:t>
      </w:r>
      <w:r>
        <w:t>r</w:t>
      </w:r>
      <w:r>
        <w:t>sucht wird ein noch besseres Ergebnis zu erzielen. Man muss also nach einer definierten A</w:t>
      </w:r>
      <w:r>
        <w:t>n</w:t>
      </w:r>
      <w:r>
        <w:t>zahl von Generationen abbrechen.</w:t>
      </w:r>
    </w:p>
    <w:p w:rsidR="009B7A14" w:rsidRDefault="009B7A14" w:rsidP="00CE0E4C">
      <w:pPr>
        <w:pStyle w:val="berschrift1"/>
      </w:pPr>
      <w:bookmarkStart w:id="28" w:name="_Ref350362014"/>
      <w:bookmarkStart w:id="29" w:name="_Toc356300808"/>
      <w:r>
        <w:lastRenderedPageBreak/>
        <w:t>Implementierung</w:t>
      </w:r>
      <w:bookmarkEnd w:id="28"/>
      <w:bookmarkEnd w:id="29"/>
    </w:p>
    <w:p w:rsidR="003510C1" w:rsidRPr="003510C1" w:rsidRDefault="003510C1" w:rsidP="003510C1">
      <w:r>
        <w:t>Zur Implementierung wurde Java verwendet, da es heute eine sehr große Verbreitung hat und sich sehr gut zur Umsetzung dieser Aufgabe eignet. Die En</w:t>
      </w:r>
      <w:r>
        <w:t>t</w:t>
      </w:r>
      <w:r>
        <w:t xml:space="preserve">wicklungsumgebung dafür wird im Kapitel </w:t>
      </w:r>
      <w:r>
        <w:fldChar w:fldCharType="begin"/>
      </w:r>
      <w:r>
        <w:instrText xml:space="preserve"> REF _Ref356299412 \n \h </w:instrText>
      </w:r>
      <w:r>
        <w:fldChar w:fldCharType="separate"/>
      </w:r>
      <w:r w:rsidR="0072557A">
        <w:t>3.1</w:t>
      </w:r>
      <w:r>
        <w:fldChar w:fldCharType="end"/>
      </w:r>
      <w:r>
        <w:t xml:space="preserve"> beschrieben. Anschließend folgt die Beschreibung der Softwarearchitektur (Kapitel </w:t>
      </w:r>
      <w:r>
        <w:fldChar w:fldCharType="begin"/>
      </w:r>
      <w:r>
        <w:instrText xml:space="preserve"> REF _Ref356299547 \n \h </w:instrText>
      </w:r>
      <w:r>
        <w:fldChar w:fldCharType="separate"/>
      </w:r>
      <w:r w:rsidR="0072557A">
        <w:t>3.2</w:t>
      </w:r>
      <w:r>
        <w:fldChar w:fldCharType="end"/>
      </w:r>
      <w:r>
        <w:t>) und es werden einige Intere</w:t>
      </w:r>
      <w:r>
        <w:t>s</w:t>
      </w:r>
      <w:r>
        <w:t>sante Abschnitte aus dem Quel</w:t>
      </w:r>
      <w:r>
        <w:t>l</w:t>
      </w:r>
      <w:r>
        <w:t xml:space="preserve">code besprochen (Kapitel </w:t>
      </w:r>
      <w:r>
        <w:fldChar w:fldCharType="begin"/>
      </w:r>
      <w:r>
        <w:instrText xml:space="preserve"> REF _Ref356299554 \n \h </w:instrText>
      </w:r>
      <w:r>
        <w:fldChar w:fldCharType="separate"/>
      </w:r>
      <w:r w:rsidR="0072557A">
        <w:t>3.3</w:t>
      </w:r>
      <w:r>
        <w:fldChar w:fldCharType="end"/>
      </w:r>
      <w:r>
        <w:t>).</w:t>
      </w:r>
    </w:p>
    <w:p w:rsidR="00955E38" w:rsidRDefault="005D6140" w:rsidP="00CE0E4C">
      <w:pPr>
        <w:pStyle w:val="berschrift2"/>
      </w:pPr>
      <w:bookmarkStart w:id="30" w:name="_Ref356299412"/>
      <w:bookmarkStart w:id="31" w:name="_Toc356300809"/>
      <w:r>
        <w:t>Entwicklungsumgebung</w:t>
      </w:r>
      <w:bookmarkEnd w:id="30"/>
      <w:bookmarkEnd w:id="31"/>
      <w:r w:rsidR="00955E38" w:rsidRPr="00955E38">
        <w:t xml:space="preserve"> </w:t>
      </w:r>
    </w:p>
    <w:p w:rsidR="003510C1" w:rsidRPr="00142BDC" w:rsidRDefault="003510C1" w:rsidP="00CE0E4C">
      <w:pPr>
        <w:rPr>
          <w:lang w:val="en-US"/>
        </w:rPr>
      </w:pPr>
      <w:proofErr w:type="spellStart"/>
      <w:proofErr w:type="gramStart"/>
      <w:r w:rsidRPr="00142BDC">
        <w:rPr>
          <w:lang w:val="en-US"/>
        </w:rPr>
        <w:t>Als</w:t>
      </w:r>
      <w:proofErr w:type="spellEnd"/>
      <w:proofErr w:type="gramEnd"/>
      <w:r w:rsidRPr="00142BDC">
        <w:rPr>
          <w:lang w:val="en-US"/>
        </w:rPr>
        <w:t xml:space="preserve"> IDE</w:t>
      </w:r>
      <w:r>
        <w:fldChar w:fldCharType="begin"/>
      </w:r>
      <w:r w:rsidRPr="00142BDC">
        <w:rPr>
          <w:lang w:val="en-US"/>
        </w:rPr>
        <w:instrText xml:space="preserve"> TA \l "</w:instrText>
      </w:r>
      <w:r w:rsidRPr="00142BDC">
        <w:rPr>
          <w:b/>
          <w:lang w:val="en-US"/>
        </w:rPr>
        <w:instrText>IDE:</w:instrText>
      </w:r>
      <w:r w:rsidRPr="00142BDC">
        <w:rPr>
          <w:lang w:val="en-US"/>
        </w:rPr>
        <w:instrText xml:space="preserve"> Integrated Development Environment" \s "IDE" \c 1 </w:instrText>
      </w:r>
      <w:r>
        <w:fldChar w:fldCharType="end"/>
      </w:r>
      <w:r w:rsidRPr="00142BDC">
        <w:rPr>
          <w:lang w:val="en-US"/>
        </w:rPr>
        <w:t xml:space="preserve"> (I</w:t>
      </w:r>
      <w:r w:rsidRPr="00142BDC">
        <w:rPr>
          <w:lang w:val="en-US"/>
        </w:rPr>
        <w:t>n</w:t>
      </w:r>
      <w:r w:rsidRPr="00142BDC">
        <w:rPr>
          <w:lang w:val="en-US"/>
        </w:rPr>
        <w:t xml:space="preserve">tegrated Development Environment) </w:t>
      </w:r>
      <w:proofErr w:type="spellStart"/>
      <w:r w:rsidRPr="00142BDC">
        <w:rPr>
          <w:lang w:val="en-US"/>
        </w:rPr>
        <w:t>kommt</w:t>
      </w:r>
      <w:proofErr w:type="spellEnd"/>
      <w:r w:rsidRPr="00142BDC">
        <w:rPr>
          <w:lang w:val="en-US"/>
        </w:rPr>
        <w:t xml:space="preserve"> Eclipse </w:t>
      </w:r>
      <w:proofErr w:type="spellStart"/>
      <w:r w:rsidRPr="00142BDC">
        <w:rPr>
          <w:lang w:val="en-US"/>
        </w:rPr>
        <w:t>zum</w:t>
      </w:r>
      <w:proofErr w:type="spellEnd"/>
      <w:r w:rsidRPr="00142BDC">
        <w:rPr>
          <w:lang w:val="en-US"/>
        </w:rPr>
        <w:t xml:space="preserve"> </w:t>
      </w:r>
      <w:proofErr w:type="spellStart"/>
      <w:r w:rsidRPr="00142BDC">
        <w:rPr>
          <w:lang w:val="en-US"/>
        </w:rPr>
        <w:t>Einsatz</w:t>
      </w:r>
      <w:proofErr w:type="spellEnd"/>
      <w:r w:rsidRPr="00142BDC">
        <w:rPr>
          <w:lang w:val="en-US"/>
        </w:rPr>
        <w:t xml:space="preserve">. </w:t>
      </w:r>
    </w:p>
    <w:p w:rsidR="00955E38" w:rsidRPr="003510C1" w:rsidRDefault="004B1E19" w:rsidP="00CE0E4C">
      <w:pPr>
        <w:rPr>
          <w:lang w:val="en-US"/>
        </w:rPr>
      </w:pPr>
      <w:r w:rsidRPr="003510C1">
        <w:rPr>
          <w:lang w:val="en-US"/>
        </w:rPr>
        <w:t xml:space="preserve">Java, </w:t>
      </w:r>
      <w:r w:rsidR="00955E38" w:rsidRPr="003510C1">
        <w:rPr>
          <w:lang w:val="en-US"/>
        </w:rPr>
        <w:t xml:space="preserve">Eclipse, </w:t>
      </w:r>
      <w:proofErr w:type="spellStart"/>
      <w:r w:rsidR="00955E38" w:rsidRPr="003510C1">
        <w:rPr>
          <w:lang w:val="en-US"/>
        </w:rPr>
        <w:t>Git</w:t>
      </w:r>
      <w:proofErr w:type="spellEnd"/>
      <w:r w:rsidR="00955E38" w:rsidRPr="003510C1">
        <w:rPr>
          <w:lang w:val="en-US"/>
        </w:rPr>
        <w:t xml:space="preserve">, </w:t>
      </w:r>
      <w:proofErr w:type="spellStart"/>
      <w:r w:rsidR="00955E38" w:rsidRPr="003510C1">
        <w:rPr>
          <w:lang w:val="en-US"/>
        </w:rPr>
        <w:t>JUnit</w:t>
      </w:r>
      <w:proofErr w:type="spellEnd"/>
      <w:r w:rsidR="00955E38" w:rsidRPr="003510C1">
        <w:rPr>
          <w:lang w:val="en-US"/>
        </w:rPr>
        <w:t>, Swing</w:t>
      </w:r>
      <w:r w:rsidR="009C33E8" w:rsidRPr="003510C1">
        <w:rPr>
          <w:lang w:val="en-US"/>
        </w:rPr>
        <w:t>, maven</w:t>
      </w:r>
    </w:p>
    <w:p w:rsidR="003510C1" w:rsidRPr="00E05228" w:rsidRDefault="003510C1" w:rsidP="003510C1">
      <w:proofErr w:type="spellStart"/>
      <w:r>
        <w:t>Eclipse</w:t>
      </w:r>
      <w:proofErr w:type="spellEnd"/>
      <w:r>
        <w:t xml:space="preserve">, </w:t>
      </w:r>
      <w:proofErr w:type="spellStart"/>
      <w:r>
        <w:t>Git</w:t>
      </w:r>
      <w:proofErr w:type="spellEnd"/>
      <w:r>
        <w:t xml:space="preserve">, </w:t>
      </w:r>
      <w:proofErr w:type="spellStart"/>
      <w:r>
        <w:t>JUnit</w:t>
      </w:r>
      <w:proofErr w:type="spellEnd"/>
      <w:r>
        <w:t>, Swing</w:t>
      </w:r>
    </w:p>
    <w:p w:rsidR="003510C1" w:rsidRDefault="00955E38" w:rsidP="00CE0E4C">
      <w:pPr>
        <w:pStyle w:val="berschrift2"/>
      </w:pPr>
      <w:bookmarkStart w:id="32" w:name="_Ref356299547"/>
      <w:bookmarkStart w:id="33" w:name="_Toc356300810"/>
      <w:r>
        <w:t>Software-</w:t>
      </w:r>
      <w:r w:rsidR="005D6140">
        <w:t>Architektu</w:t>
      </w:r>
      <w:r w:rsidR="003510C1">
        <w:t>r</w:t>
      </w:r>
      <w:bookmarkEnd w:id="32"/>
      <w:bookmarkEnd w:id="33"/>
    </w:p>
    <w:p w:rsidR="0005286D" w:rsidRDefault="003510C1" w:rsidP="00CE0E4C">
      <w:pPr>
        <w:pStyle w:val="berschrift2"/>
      </w:pPr>
      <w:bookmarkStart w:id="34" w:name="_Ref356299554"/>
      <w:bookmarkStart w:id="35" w:name="_Toc356300811"/>
      <w:r>
        <w:t>Codeausschnitte</w:t>
      </w:r>
      <w:bookmarkEnd w:id="34"/>
      <w:bookmarkEnd w:id="35"/>
    </w:p>
    <w:p w:rsidR="0005286D" w:rsidRDefault="00B81492" w:rsidP="00CE0E4C">
      <w:pPr>
        <w:pStyle w:val="berschrift1"/>
      </w:pPr>
      <w:bookmarkStart w:id="36" w:name="_Toc356300812"/>
      <w:r>
        <w:lastRenderedPageBreak/>
        <w:t>Bedienung</w:t>
      </w:r>
      <w:bookmarkEnd w:id="36"/>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72557A">
        <w:t>A</w:t>
      </w:r>
      <w:r w:rsidR="0072557A">
        <w:t>b</w:t>
      </w:r>
      <w:r w:rsidR="0072557A">
        <w:t xml:space="preserve">bildung </w:t>
      </w:r>
      <w:r w:rsidR="0072557A">
        <w:rPr>
          <w:noProof/>
        </w:rPr>
        <w:t>2</w:t>
      </w:r>
      <w:r w:rsidR="003F3C81">
        <w:fldChar w:fldCharType="end"/>
      </w:r>
      <w:r w:rsidR="003F3C81">
        <w:t xml:space="preserve"> </w:t>
      </w:r>
      <w:r>
        <w:t>farbig hervorgehoben sind.</w:t>
      </w:r>
    </w:p>
    <w:p w:rsidR="00CA2395" w:rsidRDefault="003F3C81" w:rsidP="00774766">
      <w:pPr>
        <w:pStyle w:val="StandardNichthngend"/>
      </w:pPr>
      <w:bookmarkStart w:id="37" w:name="_Ref354423373"/>
      <w:r>
        <w:rPr>
          <w:noProof/>
          <w:lang w:eastAsia="de-DE"/>
        </w:rPr>
        <mc:AlternateContent>
          <mc:Choice Requires="wpg">
            <w:drawing>
              <wp:anchor distT="0" distB="0" distL="114300" distR="114300" simplePos="0" relativeHeight="251663360" behindDoc="0" locked="0" layoutInCell="1" allowOverlap="1" wp14:anchorId="16BABA92" wp14:editId="14944191">
                <wp:simplePos x="0" y="0"/>
                <wp:positionH relativeFrom="column">
                  <wp:posOffset>-118234</wp:posOffset>
                </wp:positionH>
                <wp:positionV relativeFrom="paragraph">
                  <wp:posOffset>4420</wp:posOffset>
                </wp:positionV>
                <wp:extent cx="5860111" cy="5532301"/>
                <wp:effectExtent l="0" t="0" r="26670" b="11430"/>
                <wp:wrapNone/>
                <wp:docPr id="35" name="Gruppieren 35"/>
                <wp:cNvGraphicFramePr/>
                <a:graphic xmlns:a="http://schemas.openxmlformats.org/drawingml/2006/main">
                  <a:graphicData uri="http://schemas.microsoft.com/office/word/2010/wordprocessingGroup">
                    <wpg:wgp>
                      <wpg:cNvGrpSpPr/>
                      <wpg:grpSpPr>
                        <a:xfrm>
                          <a:off x="0" y="0"/>
                          <a:ext cx="5860111" cy="5532301"/>
                          <a:chOff x="0" y="0"/>
                          <a:chExt cx="5860111" cy="5532301"/>
                        </a:xfrm>
                      </wpg:grpSpPr>
                      <wps:wsp>
                        <wps:cNvPr id="2" name="Abgerundetes Rechteck 2"/>
                        <wps:cNvSpPr/>
                        <wps:spPr>
                          <a:xfrm>
                            <a:off x="0" y="1104405"/>
                            <a:ext cx="5860111" cy="2456815"/>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510C1" w:rsidRPr="00CA2395" w:rsidRDefault="003510C1" w:rsidP="00CE0E4C">
                              <w: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bgerundetes Rechteck 3"/>
                        <wps:cNvSpPr/>
                        <wps:spPr>
                          <a:xfrm>
                            <a:off x="0" y="0"/>
                            <a:ext cx="5860111" cy="1049572"/>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510C1" w:rsidRPr="00CA2395" w:rsidRDefault="003510C1" w:rsidP="00CE0E4C">
                              <w:r w:rsidRPr="00CA2395">
                                <w:t>Einstellun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Abgerundetes Rechteck 8"/>
                        <wps:cNvSpPr/>
                        <wps:spPr>
                          <a:xfrm>
                            <a:off x="0" y="3616037"/>
                            <a:ext cx="5860111" cy="1916264"/>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3510C1" w:rsidRDefault="003510C1" w:rsidP="00CE0E4C">
                              <w: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uppieren 35" o:spid="_x0000_s1041" style="position:absolute;left:0;text-align:left;margin-left:-9.3pt;margin-top:.35pt;width:461.45pt;height:435.6pt;z-index:251663360;mso-position-horizontal-relative:text;mso-position-vertical-relative:text" coordsize="58601,55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">
                <v:roundrect id="Abgerundetes Rechteck 2" o:spid="_x0000_s1042" style="position:absolute;top:11044;width:58601;height:24568;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7fq8UA&#10;AADaAAAADwAAAGRycy9kb3ducmV2LnhtbESPQWvCQBSE7wX/w/KE3ppNLdQa3YgIBetBavRQb4/s&#10;axKSfRt2tzH9912h4HGYmW+Y1Xo0nRjI+cayguckBUFcWt1wpeB8en96A+EDssbOMin4JQ/rfPKw&#10;wkzbKx9pKEIlIoR9hgrqEPpMSl/WZNAntieO3rd1BkOUrpLa4TXCTSdnafoqDTYcF2rsaVtT2RY/&#10;RsH8ND+69GvfDuXLYb84Ly7F7vNDqcfpuFmCCDSGe/i/vdMKZnC7Em+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ft+rxQAAANoAAAAPAAAAAAAAAAAAAAAAAJgCAABkcnMv&#10;ZG93bnJldi54bWxQSwUGAAAAAAQABAD1AAAAigMAAAAA&#10;" fillcolor="red" strokecolor="#243f60 [1604]" strokeweight="2pt">
                  <v:fill opacity="13878f"/>
                  <v:textbox>
                    <w:txbxContent>
                      <w:p w:rsidR="003510C1" w:rsidRPr="00CA2395" w:rsidRDefault="003510C1" w:rsidP="00CE0E4C">
                        <w:r>
                          <w:t>Klassenraum</w:t>
                        </w:r>
                      </w:p>
                    </w:txbxContent>
                  </v:textbox>
                </v:roundrect>
                <v:roundrect id="Abgerundetes Rechteck 3" o:spid="_x0000_s1043" style="position:absolute;width:58601;height:10495;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J6MMQA&#10;AADaAAAADwAAAGRycy9kb3ducmV2LnhtbESPQWvCQBSE7wX/w/IEb3VjharRVUQoqIdSowe9PbLP&#10;JJh9G3bXGP99t1DwOMzMN8xi1ZlatOR8ZVnBaJiAIM6trrhQcDp+vU9B+ICssbZMCp7kYbXsvS0w&#10;1fbBB2qzUIgIYZ+igjKEJpXS5yUZ9EPbEEfvap3BEKUrpHb4iHBTy48k+ZQGK44LJTa0KSm/ZXej&#10;YHKcHFxy3t/afPy9n51ml2z7s1Nq0O/WcxCBuvAK/7e3WsEY/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yejDEAAAA2gAAAA8AAAAAAAAAAAAAAAAAmAIAAGRycy9k&#10;b3ducmV2LnhtbFBLBQYAAAAABAAEAPUAAACJAwAAAAA=&#10;" fillcolor="red" strokecolor="#243f60 [1604]" strokeweight="2pt">
                  <v:fill opacity="13878f"/>
                  <v:textbox>
                    <w:txbxContent>
                      <w:p w:rsidR="003510C1" w:rsidRPr="00CA2395" w:rsidRDefault="003510C1" w:rsidP="00CE0E4C">
                        <w:r w:rsidRPr="00CA2395">
                          <w:t>Einstellungen</w:t>
                        </w:r>
                      </w:p>
                    </w:txbxContent>
                  </v:textbox>
                </v:roundrect>
                <v:roundrect id="Abgerundetes Rechteck 8" o:spid="_x0000_s1044" style="position:absolute;top:36160;width:58601;height:19163;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boQcIA&#10;AADaAAAADwAAAGRycy9kb3ducmV2LnhtbERPz2vCMBS+D/wfwht4W9NNmNoZRQYD14Os1YPeHs1b&#10;W2xeSpK13X+/HIQdP77fm91kOjGQ861lBc9JCoK4srrlWsH59PG0AuEDssbOMin4JQ+77exhg5m2&#10;Ixc0lKEWMYR9hgqaEPpMSl81ZNAntieO3Ld1BkOErpba4RjDTSdf0vRVGmw5NjTY03tD1a38MQqW&#10;p2Xh0kt+G6rFMV+f19fy8PWp1Pxx2r+BCDSFf/HdfdAK4tZ4Jd4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luhBwgAAANoAAAAPAAAAAAAAAAAAAAAAAJgCAABkcnMvZG93&#10;bnJldi54bWxQSwUGAAAAAAQABAD1AAAAhwMAAAAA&#10;" fillcolor="red" strokecolor="#243f60 [1604]" strokeweight="2pt">
                  <v:fill opacity="13878f"/>
                  <v:textbox>
                    <w:txbxContent>
                      <w:p w:rsidR="003510C1" w:rsidRDefault="003510C1" w:rsidP="00CE0E4C">
                        <w:r>
                          <w:t>Fitness-Funktion</w:t>
                        </w:r>
                      </w:p>
                    </w:txbxContent>
                  </v:textbox>
                </v:roundrect>
              </v:group>
            </w:pict>
          </mc:Fallback>
        </mc:AlternateContent>
      </w:r>
      <w:r w:rsidR="00CA2395">
        <w:rPr>
          <w:noProof/>
          <w:lang w:eastAsia="de-DE"/>
        </w:rPr>
        <w:drawing>
          <wp:inline distT="0" distB="0" distL="0" distR="0" wp14:anchorId="16A418F1" wp14:editId="305D910C">
            <wp:extent cx="5579745" cy="5535847"/>
            <wp:effectExtent l="0" t="0" r="1905"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79745" cy="5535847"/>
                    </a:xfrm>
                    <a:prstGeom prst="rect">
                      <a:avLst/>
                    </a:prstGeom>
                  </pic:spPr>
                </pic:pic>
              </a:graphicData>
            </a:graphic>
          </wp:inline>
        </w:drawing>
      </w:r>
    </w:p>
    <w:p w:rsidR="003F3C81" w:rsidRDefault="003F3C81" w:rsidP="00CE0E4C">
      <w:pPr>
        <w:pStyle w:val="Beschriftung"/>
      </w:pPr>
      <w:bookmarkStart w:id="38" w:name="_Ref354582406"/>
      <w:bookmarkStart w:id="39" w:name="_Toc356300772"/>
      <w:r>
        <w:t xml:space="preserve">Abbildung </w:t>
      </w:r>
      <w:r w:rsidR="00B31F8B">
        <w:fldChar w:fldCharType="begin"/>
      </w:r>
      <w:r w:rsidR="00B31F8B">
        <w:instrText xml:space="preserve"> SEQ Abbildung \* ARABIC </w:instrText>
      </w:r>
      <w:r w:rsidR="00B31F8B">
        <w:fldChar w:fldCharType="separate"/>
      </w:r>
      <w:r w:rsidR="0072557A">
        <w:rPr>
          <w:noProof/>
        </w:rPr>
        <w:t>2</w:t>
      </w:r>
      <w:r w:rsidR="00B31F8B">
        <w:rPr>
          <w:noProof/>
        </w:rPr>
        <w:fldChar w:fldCharType="end"/>
      </w:r>
      <w:bookmarkEnd w:id="38"/>
      <w:r>
        <w:t>: Die drei Bereiche des Sitzplaners</w:t>
      </w:r>
      <w:bookmarkEnd w:id="39"/>
    </w:p>
    <w:p w:rsidR="00B25EEC" w:rsidRDefault="00B25EEC" w:rsidP="00CE0E4C">
      <w:pPr>
        <w:pStyle w:val="berschrift2"/>
      </w:pPr>
      <w:bookmarkStart w:id="40" w:name="_Toc356300813"/>
      <w:bookmarkEnd w:id="37"/>
      <w:r>
        <w:t>Einstellungen</w:t>
      </w:r>
      <w:bookmarkEnd w:id="40"/>
    </w:p>
    <w:p w:rsidR="00B25EEC" w:rsidRDefault="00B25EEC" w:rsidP="00CE0E4C">
      <w:pPr>
        <w:rPr>
          <w:noProof/>
          <w:lang w:eastAsia="de-DE"/>
        </w:rPr>
      </w:pPr>
      <w:r>
        <w:t>Die Einstellungen zur Bedienung des Programms können in diesem ersten Abschnitt gesetzt werden.</w:t>
      </w:r>
    </w:p>
    <w:p w:rsidR="008A0211" w:rsidRDefault="00B25EEC" w:rsidP="00774766">
      <w:pPr>
        <w:pStyle w:val="StandardNichthngend"/>
      </w:pPr>
      <w:r>
        <w:rPr>
          <w:noProof/>
          <w:lang w:eastAsia="de-DE"/>
        </w:rPr>
        <w:lastRenderedPageBreak/>
        <w:drawing>
          <wp:inline distT="0" distB="0" distL="0" distR="0" wp14:anchorId="506D02E5" wp14:editId="0114EB7B">
            <wp:extent cx="5578548" cy="1097280"/>
            <wp:effectExtent l="0" t="0" r="3175" b="762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b="80172"/>
                    <a:stretch/>
                  </pic:blipFill>
                  <pic:spPr bwMode="auto">
                    <a:xfrm>
                      <a:off x="0" y="0"/>
                      <a:ext cx="5579745" cy="1097515"/>
                    </a:xfrm>
                    <a:prstGeom prst="rect">
                      <a:avLst/>
                    </a:prstGeom>
                    <a:ln>
                      <a:noFill/>
                    </a:ln>
                    <a:extLst>
                      <a:ext uri="{53640926-AAD7-44D8-BBD7-CCE9431645EC}">
                        <a14:shadowObscured xmlns:a14="http://schemas.microsoft.com/office/drawing/2010/main"/>
                      </a:ext>
                    </a:extLst>
                  </pic:spPr>
                </pic:pic>
              </a:graphicData>
            </a:graphic>
          </wp:inline>
        </w:drawing>
      </w:r>
    </w:p>
    <w:p w:rsidR="00B25EEC" w:rsidRDefault="00B25EEC" w:rsidP="00CE0E4C">
      <w:pPr>
        <w:pStyle w:val="Beschriftung"/>
      </w:pPr>
      <w:bookmarkStart w:id="41" w:name="_Toc356300773"/>
      <w:r>
        <w:t xml:space="preserve">Abbildung </w:t>
      </w:r>
      <w:r w:rsidR="00B31F8B">
        <w:fldChar w:fldCharType="begin"/>
      </w:r>
      <w:r w:rsidR="00B31F8B">
        <w:instrText xml:space="preserve"> SEQ Abbildung \* ARABIC </w:instrText>
      </w:r>
      <w:r w:rsidR="00B31F8B">
        <w:fldChar w:fldCharType="separate"/>
      </w:r>
      <w:r w:rsidR="0072557A">
        <w:rPr>
          <w:noProof/>
        </w:rPr>
        <w:t>3</w:t>
      </w:r>
      <w:r w:rsidR="00B31F8B">
        <w:rPr>
          <w:noProof/>
        </w:rPr>
        <w:fldChar w:fldCharType="end"/>
      </w:r>
      <w:r>
        <w:t xml:space="preserve">: </w:t>
      </w:r>
      <w:r w:rsidR="006D03F5">
        <w:t>Einstellungen des Programms</w:t>
      </w:r>
      <w:bookmarkEnd w:id="41"/>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72557A">
        <w:t xml:space="preserve">Tabelle </w:t>
      </w:r>
      <w:r w:rsidR="0072557A">
        <w:rPr>
          <w:noProof/>
        </w:rPr>
        <w:t>1</w:t>
      </w:r>
      <w:r w:rsidR="004321C2">
        <w:fldChar w:fldCharType="end"/>
      </w:r>
      <w:r w:rsidR="004321C2">
        <w:t xml:space="preserve"> </w:t>
      </w:r>
      <w:r>
        <w:t>werden die einzelnen Einstellungsmöglichkeiten bespr</w:t>
      </w:r>
      <w:r>
        <w:t>o</w:t>
      </w:r>
      <w:r>
        <w:t>ch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8"/>
        <w:gridCol w:w="6048"/>
      </w:tblGrid>
      <w:tr w:rsidR="006D03F5" w:rsidTr="006D03F5">
        <w:tc>
          <w:tcPr>
            <w:tcW w:w="2518" w:type="dxa"/>
          </w:tcPr>
          <w:p w:rsidR="006D03F5" w:rsidRPr="006D03F5" w:rsidRDefault="006D03F5" w:rsidP="003510C1">
            <w:pPr>
              <w:pStyle w:val="StandardNichthngend"/>
            </w:pPr>
            <w:r w:rsidRPr="006D03F5">
              <w:t>Create Class</w:t>
            </w:r>
          </w:p>
        </w:tc>
        <w:tc>
          <w:tcPr>
            <w:tcW w:w="6480" w:type="dxa"/>
          </w:tcPr>
          <w:p w:rsidR="006D03F5" w:rsidRPr="006D03F5" w:rsidRDefault="006D03F5" w:rsidP="003510C1">
            <w:pPr>
              <w:pStyle w:val="StandardNichthngend"/>
            </w:pPr>
            <w:r>
              <w:t>Eine neue Klasse erzeugen. Die Abmessungen des Klasse</w:t>
            </w:r>
            <w:r>
              <w:t>n</w:t>
            </w:r>
            <w:r>
              <w:t>raums kann in Anzahl der Zeilen (</w:t>
            </w:r>
            <w:proofErr w:type="spellStart"/>
            <w:r w:rsidRPr="006D03F5">
              <w:rPr>
                <w:b/>
              </w:rPr>
              <w:t>Rows</w:t>
            </w:r>
            <w:proofErr w:type="spellEnd"/>
            <w:r>
              <w:t>) und Anzahl der Spalten (</w:t>
            </w:r>
            <w:r w:rsidRPr="006D03F5">
              <w:rPr>
                <w:b/>
              </w:rPr>
              <w:t>Columns</w:t>
            </w:r>
            <w:r>
              <w:t>) angegeben werden. Die Klassengr</w:t>
            </w:r>
            <w:r>
              <w:t>ö</w:t>
            </w:r>
            <w:r>
              <w:t xml:space="preserve">ße wird in </w:t>
            </w:r>
            <w:r w:rsidRPr="006D03F5">
              <w:rPr>
                <w:b/>
              </w:rPr>
              <w:t>Class Size</w:t>
            </w:r>
            <w:r>
              <w:t xml:space="preserve"> eingestellt. Mit Klick auf </w:t>
            </w:r>
            <w:r w:rsidRPr="006D03F5">
              <w:rPr>
                <w:b/>
              </w:rPr>
              <w:t>„Neue Klasse Anlegen“</w:t>
            </w:r>
            <w:r>
              <w:t xml:space="preserve"> wird die Klasse im Raum verteilt. Das Ergebnis ist im Klassenraum sichtbar.</w:t>
            </w:r>
          </w:p>
        </w:tc>
      </w:tr>
      <w:tr w:rsidR="006D03F5" w:rsidTr="00017DA4">
        <w:tc>
          <w:tcPr>
            <w:tcW w:w="2518" w:type="dxa"/>
            <w:tcBorders>
              <w:bottom w:val="single" w:sz="4" w:space="0" w:color="auto"/>
            </w:tcBorders>
          </w:tcPr>
          <w:p w:rsidR="006D03F5" w:rsidRPr="006D03F5" w:rsidRDefault="006D03F5" w:rsidP="003510C1">
            <w:pPr>
              <w:pStyle w:val="StandardNichthngend"/>
            </w:pPr>
            <w:proofErr w:type="spellStart"/>
            <w:r w:rsidRPr="006D03F5">
              <w:t>Load</w:t>
            </w:r>
            <w:proofErr w:type="spellEnd"/>
            <w:r w:rsidRPr="006D03F5">
              <w:t xml:space="preserve"> &amp; Save</w:t>
            </w:r>
          </w:p>
        </w:tc>
        <w:tc>
          <w:tcPr>
            <w:tcW w:w="6480" w:type="dxa"/>
            <w:tcBorders>
              <w:bottom w:val="single" w:sz="4" w:space="0" w:color="auto"/>
            </w:tcBorders>
          </w:tcPr>
          <w:p w:rsidR="006D03F5" w:rsidRPr="006D03F5" w:rsidRDefault="006D03F5" w:rsidP="003510C1">
            <w:pPr>
              <w:pStyle w:val="StandardNichthngend"/>
            </w:pPr>
            <w:r>
              <w:t xml:space="preserve">Über den Button </w:t>
            </w:r>
            <w:r w:rsidRPr="006D03F5">
              <w:rPr>
                <w:b/>
              </w:rPr>
              <w:t>„</w:t>
            </w:r>
            <w:proofErr w:type="spellStart"/>
            <w:r w:rsidRPr="006D03F5">
              <w:rPr>
                <w:b/>
              </w:rPr>
              <w:t>Load</w:t>
            </w:r>
            <w:proofErr w:type="spellEnd"/>
            <w:r w:rsidRPr="006D03F5">
              <w:rPr>
                <w:b/>
              </w:rPr>
              <w:t>“</w:t>
            </w:r>
            <w:r>
              <w:t xml:space="preserve"> kann eine gespeicherte Klasse in das Programm geladen werden. </w:t>
            </w:r>
            <w:r w:rsidRPr="006D03F5">
              <w:rPr>
                <w:b/>
              </w:rPr>
              <w:t>„Save“</w:t>
            </w:r>
            <w:r>
              <w:t xml:space="preserve"> speichert eine Kla</w:t>
            </w:r>
            <w:r>
              <w:t>s</w:t>
            </w:r>
            <w:r>
              <w:t xml:space="preserve">se. In der Datei werden </w:t>
            </w:r>
            <w:r w:rsidR="00DF4A99">
              <w:t>nur</w:t>
            </w:r>
            <w:r>
              <w:t xml:space="preserve"> die Beziehungen zueina</w:t>
            </w:r>
            <w:r>
              <w:t>n</w:t>
            </w:r>
            <w:r>
              <w:t xml:space="preserve">der </w:t>
            </w:r>
            <w:r w:rsidR="00DF4A99">
              <w:t>und nicht</w:t>
            </w:r>
            <w:r>
              <w:t xml:space="preserve"> die Position der Schüler gespeichert. Ein neues Berechnen und </w:t>
            </w:r>
            <w:r w:rsidR="00DF4A99">
              <w:t>V</w:t>
            </w:r>
            <w:r>
              <w:t>erändern ab dem gespeicherten Stand ist möglich.</w:t>
            </w:r>
          </w:p>
        </w:tc>
      </w:tr>
      <w:tr w:rsidR="006D03F5" w:rsidTr="00017DA4">
        <w:tc>
          <w:tcPr>
            <w:tcW w:w="2518" w:type="dxa"/>
            <w:tcBorders>
              <w:top w:val="single" w:sz="4" w:space="0" w:color="auto"/>
            </w:tcBorders>
          </w:tcPr>
          <w:p w:rsidR="006D03F5" w:rsidRPr="006D03F5" w:rsidRDefault="006D03F5" w:rsidP="003510C1">
            <w:pPr>
              <w:pStyle w:val="StandardNichthngend"/>
            </w:pPr>
            <w:r>
              <w:t>Settings</w:t>
            </w:r>
          </w:p>
        </w:tc>
        <w:tc>
          <w:tcPr>
            <w:tcW w:w="6480" w:type="dxa"/>
            <w:tcBorders>
              <w:top w:val="single" w:sz="4" w:space="0" w:color="auto"/>
            </w:tcBorders>
          </w:tcPr>
          <w:p w:rsidR="006D03F5" w:rsidRDefault="00585308" w:rsidP="003510C1">
            <w:pPr>
              <w:pStyle w:val="StandardNichthngend"/>
            </w:pPr>
            <w:r>
              <w:t xml:space="preserve">Alle </w:t>
            </w:r>
            <w:r w:rsidR="004F5E79">
              <w:t>Einstellungsmöglichkeiten, die das Programm bietet.</w:t>
            </w:r>
          </w:p>
        </w:tc>
      </w:tr>
      <w:tr w:rsidR="006D03F5" w:rsidTr="006D03F5">
        <w:tc>
          <w:tcPr>
            <w:tcW w:w="2518" w:type="dxa"/>
          </w:tcPr>
          <w:p w:rsidR="006D03F5" w:rsidRDefault="006D03F5" w:rsidP="003510C1">
            <w:pPr>
              <w:pStyle w:val="StandardNichthngend"/>
            </w:pPr>
            <w:r>
              <w:t>Generation S</w:t>
            </w:r>
            <w:r>
              <w:t>i</w:t>
            </w:r>
            <w:r>
              <w:t>ze</w:t>
            </w:r>
          </w:p>
        </w:tc>
        <w:tc>
          <w:tcPr>
            <w:tcW w:w="6480" w:type="dxa"/>
          </w:tcPr>
          <w:p w:rsidR="006D03F5" w:rsidRDefault="006D03F5" w:rsidP="003510C1">
            <w:pPr>
              <w:pStyle w:val="StandardNichthngend"/>
            </w:pPr>
            <w:r>
              <w:t>Die Größe jeder Generation. Aus dieser Generation wird nur das Chromosom mit dem besten Fitness-Wert ausg</w:t>
            </w:r>
            <w:r>
              <w:t>e</w:t>
            </w:r>
            <w:r>
              <w:t>wählt.</w:t>
            </w:r>
          </w:p>
        </w:tc>
      </w:tr>
      <w:tr w:rsidR="006D03F5" w:rsidTr="00585308">
        <w:tc>
          <w:tcPr>
            <w:tcW w:w="2518" w:type="dxa"/>
            <w:tcBorders>
              <w:bottom w:val="single" w:sz="4" w:space="0" w:color="auto"/>
            </w:tcBorders>
          </w:tcPr>
          <w:p w:rsidR="006D03F5" w:rsidRDefault="006D03F5" w:rsidP="003510C1">
            <w:pPr>
              <w:pStyle w:val="StandardNichthngend"/>
            </w:pPr>
            <w:proofErr w:type="spellStart"/>
            <w:r>
              <w:t>Number</w:t>
            </w:r>
            <w:proofErr w:type="spellEnd"/>
            <w:r>
              <w:t xml:space="preserve"> </w:t>
            </w:r>
            <w:proofErr w:type="spellStart"/>
            <w:r>
              <w:t>of</w:t>
            </w:r>
            <w:proofErr w:type="spellEnd"/>
            <w:r>
              <w:t xml:space="preserve"> Gener</w:t>
            </w:r>
            <w:r w:rsidR="00036B98">
              <w:t>a</w:t>
            </w:r>
            <w:r>
              <w:t>t</w:t>
            </w:r>
            <w:r>
              <w:t>i</w:t>
            </w:r>
            <w:r>
              <w:t>ons</w:t>
            </w:r>
          </w:p>
        </w:tc>
        <w:tc>
          <w:tcPr>
            <w:tcW w:w="6480" w:type="dxa"/>
            <w:tcBorders>
              <w:bottom w:val="single" w:sz="4" w:space="0" w:color="auto"/>
            </w:tcBorders>
          </w:tcPr>
          <w:p w:rsidR="006D03F5" w:rsidRDefault="006D03F5" w:rsidP="003510C1">
            <w:pPr>
              <w:pStyle w:val="StandardNichthngend"/>
            </w:pPr>
            <w:r>
              <w:t xml:space="preserve">Anzahl der Generationen, die </w:t>
            </w:r>
            <w:r w:rsidR="008A0211">
              <w:t>bei</w:t>
            </w:r>
            <w:r>
              <w:t xml:space="preserve"> Klick auf </w:t>
            </w:r>
            <w:r w:rsidRPr="006D03F5">
              <w:rPr>
                <w:b/>
              </w:rPr>
              <w:t>„Neu berec</w:t>
            </w:r>
            <w:r w:rsidRPr="006D03F5">
              <w:rPr>
                <w:b/>
              </w:rPr>
              <w:t>h</w:t>
            </w:r>
            <w:r w:rsidRPr="006D03F5">
              <w:rPr>
                <w:b/>
              </w:rPr>
              <w:t>nen“</w:t>
            </w:r>
            <w:r>
              <w:t xml:space="preserve"> erzeugt werden.</w:t>
            </w:r>
          </w:p>
        </w:tc>
      </w:tr>
      <w:tr w:rsidR="006D03F5" w:rsidTr="00585308">
        <w:tc>
          <w:tcPr>
            <w:tcW w:w="2518" w:type="dxa"/>
            <w:tcBorders>
              <w:top w:val="single" w:sz="4" w:space="0" w:color="auto"/>
            </w:tcBorders>
          </w:tcPr>
          <w:p w:rsidR="006D03F5" w:rsidRPr="006D03F5" w:rsidRDefault="006D03F5" w:rsidP="003510C1">
            <w:pPr>
              <w:pStyle w:val="StandardNichthngend"/>
            </w:pPr>
            <w:r>
              <w:t>Neu berec</w:t>
            </w:r>
            <w:r>
              <w:t>h</w:t>
            </w:r>
            <w:r>
              <w:t>nen</w:t>
            </w:r>
          </w:p>
        </w:tc>
        <w:tc>
          <w:tcPr>
            <w:tcW w:w="6480" w:type="dxa"/>
            <w:tcBorders>
              <w:top w:val="single" w:sz="4" w:space="0" w:color="auto"/>
            </w:tcBorders>
          </w:tcPr>
          <w:p w:rsidR="006D03F5" w:rsidRDefault="006D03F5" w:rsidP="003510C1">
            <w:pPr>
              <w:pStyle w:val="StandardNichthngend"/>
            </w:pPr>
            <w:r>
              <w:t>Erzeugt die notwendige Anzahl an Generationen und Chromosomen und errechnet die Fitness-Werte für jeden Chromosomensatz. Das beste Ergebnis wird im Klasse</w:t>
            </w:r>
            <w:r>
              <w:t>n</w:t>
            </w:r>
            <w:r>
              <w:t>raum angezeigt.</w:t>
            </w:r>
          </w:p>
        </w:tc>
      </w:tr>
    </w:tbl>
    <w:p w:rsidR="006D03F5" w:rsidRDefault="00552A82" w:rsidP="00CE0E4C">
      <w:pPr>
        <w:pStyle w:val="Beschriftung"/>
      </w:pPr>
      <w:bookmarkStart w:id="42" w:name="_Ref354424528"/>
      <w:bookmarkStart w:id="43" w:name="_Toc356300777"/>
      <w:r>
        <w:t xml:space="preserve">Tabelle </w:t>
      </w:r>
      <w:r w:rsidR="00B31F8B">
        <w:fldChar w:fldCharType="begin"/>
      </w:r>
      <w:r w:rsidR="00B31F8B">
        <w:instrText xml:space="preserve"> SEQ Tabelle \* ARABIC </w:instrText>
      </w:r>
      <w:r w:rsidR="00B31F8B">
        <w:fldChar w:fldCharType="separate"/>
      </w:r>
      <w:r w:rsidR="0072557A">
        <w:rPr>
          <w:noProof/>
        </w:rPr>
        <w:t>1</w:t>
      </w:r>
      <w:r w:rsidR="00B31F8B">
        <w:rPr>
          <w:noProof/>
        </w:rPr>
        <w:fldChar w:fldCharType="end"/>
      </w:r>
      <w:bookmarkEnd w:id="42"/>
      <w:r>
        <w:t>: Einstellungsmöglichkeiten des Programms</w:t>
      </w:r>
      <w:bookmarkEnd w:id="43"/>
    </w:p>
    <w:p w:rsidR="009A6355" w:rsidRDefault="009A6355" w:rsidP="00CE0E4C">
      <w:pPr>
        <w:pStyle w:val="berschrift2"/>
      </w:pPr>
      <w:bookmarkStart w:id="44" w:name="_Toc356300814"/>
      <w:r>
        <w:t>Klassenraum</w:t>
      </w:r>
      <w:bookmarkEnd w:id="44"/>
    </w:p>
    <w:p w:rsidR="00524D7D" w:rsidRPr="00524D7D" w:rsidRDefault="00524D7D" w:rsidP="00CE0E4C">
      <w:r>
        <w:t>Der Klassenraum ist in einem Quadrat angeordnet. Der gelbe Bereich ma</w:t>
      </w:r>
      <w:r>
        <w:t>r</w:t>
      </w:r>
      <w:r>
        <w:t>kiert e</w:t>
      </w:r>
      <w:r>
        <w:t>i</w:t>
      </w:r>
      <w:r>
        <w:t>nen Tisch. An jedem Tisch kann ein Schüler sitzen. Die Tafel ist unten im Bild zu s</w:t>
      </w:r>
      <w:r>
        <w:t>e</w:t>
      </w:r>
      <w:r>
        <w:t>hen. Auf der linken Seite ist eine Legende eingezeichnet. Wenn man mit der Maus über die Schüler fährt, wird für jeden Schüler die Beziehung zu allen anderen Schülern angezeigt. Dabei entspricht grün einer guten Beziehung (diese Schüler sol</w:t>
      </w:r>
      <w:r>
        <w:t>l</w:t>
      </w:r>
      <w:r>
        <w:t>ten nebeneinander sitzen) und rot entspricht einer schlechten Beziehung (wenn diese Schüler nebeneinander sitze, wird der Unterricht gestört oder die Beiden le</w:t>
      </w:r>
      <w:r>
        <w:t>n</w:t>
      </w:r>
      <w:r>
        <w:t>ken sich gegenseitig ab).</w:t>
      </w:r>
    </w:p>
    <w:p w:rsidR="00524D7D" w:rsidRDefault="00524D7D" w:rsidP="00774766">
      <w:pPr>
        <w:pStyle w:val="StandardNichthngend"/>
      </w:pPr>
      <w:r>
        <w:rPr>
          <w:noProof/>
          <w:lang w:eastAsia="de-DE"/>
        </w:rPr>
        <w:drawing>
          <wp:inline distT="0" distB="0" distL="0" distR="0" wp14:anchorId="0D386F51" wp14:editId="491331EB">
            <wp:extent cx="5414839" cy="25184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425" t="19109" r="1427" b="35345"/>
                    <a:stretch/>
                  </pic:blipFill>
                  <pic:spPr bwMode="auto">
                    <a:xfrm>
                      <a:off x="0" y="0"/>
                      <a:ext cx="5420617" cy="2521104"/>
                    </a:xfrm>
                    <a:prstGeom prst="rect">
                      <a:avLst/>
                    </a:prstGeom>
                    <a:ln>
                      <a:noFill/>
                    </a:ln>
                    <a:extLst>
                      <a:ext uri="{53640926-AAD7-44D8-BBD7-CCE9431645EC}">
                        <a14:shadowObscured xmlns:a14="http://schemas.microsoft.com/office/drawing/2010/main"/>
                      </a:ext>
                    </a:extLst>
                  </pic:spPr>
                </pic:pic>
              </a:graphicData>
            </a:graphic>
          </wp:inline>
        </w:drawing>
      </w:r>
    </w:p>
    <w:p w:rsidR="009A6355" w:rsidRPr="008A0211" w:rsidRDefault="00524D7D" w:rsidP="00CE0E4C">
      <w:pPr>
        <w:pStyle w:val="Beschriftung"/>
      </w:pPr>
      <w:bookmarkStart w:id="45" w:name="_Toc356300774"/>
      <w:r w:rsidRPr="008A0211">
        <w:t xml:space="preserve">Abbildung </w:t>
      </w:r>
      <w:r w:rsidR="00B31F8B">
        <w:fldChar w:fldCharType="begin"/>
      </w:r>
      <w:r w:rsidR="00B31F8B">
        <w:instrText xml:space="preserve"> SEQ Abbildung \* ARABIC </w:instrText>
      </w:r>
      <w:r w:rsidR="00B31F8B">
        <w:fldChar w:fldCharType="separate"/>
      </w:r>
      <w:r w:rsidR="0072557A">
        <w:rPr>
          <w:noProof/>
        </w:rPr>
        <w:t>4</w:t>
      </w:r>
      <w:r w:rsidR="00B31F8B">
        <w:rPr>
          <w:noProof/>
        </w:rPr>
        <w:fldChar w:fldCharType="end"/>
      </w:r>
      <w:r w:rsidRPr="008A0211">
        <w:t>: Klassenraum mit Tafel, Schülern und einer Legende</w:t>
      </w:r>
      <w:bookmarkEnd w:id="45"/>
    </w:p>
    <w:p w:rsidR="00524D7D" w:rsidRDefault="00A46DC1" w:rsidP="00CE0E4C">
      <w:pPr>
        <w:pStyle w:val="berschrift3"/>
      </w:pPr>
      <w:bookmarkStart w:id="46" w:name="_Toc356300815"/>
      <w:r>
        <w:t>Relationen der Schüler</w:t>
      </w:r>
      <w:bookmarkEnd w:id="46"/>
    </w:p>
    <w:p w:rsidR="00524D7D" w:rsidRDefault="00524D7D" w:rsidP="00CE0E4C">
      <w:r>
        <w:t xml:space="preserve">Alle Eigenschaften der Schüler lassen sich in der Klassenraumansicht </w:t>
      </w:r>
      <w:r w:rsidR="00A46DC1">
        <w:t>anze</w:t>
      </w:r>
      <w:r w:rsidR="00A46DC1">
        <w:t>i</w:t>
      </w:r>
      <w:r w:rsidR="00A46DC1">
        <w:t xml:space="preserve">gen und </w:t>
      </w:r>
      <w:r>
        <w:t>festlegen. Dabei wird zunächst zwischen zwei verschiedenen Relationsa</w:t>
      </w:r>
      <w:r>
        <w:t>r</w:t>
      </w:r>
      <w:r>
        <w:t>ten unte</w:t>
      </w:r>
      <w:r>
        <w:t>r</w:t>
      </w:r>
      <w:r>
        <w:t>schieden:</w:t>
      </w:r>
    </w:p>
    <w:p w:rsidR="00524D7D" w:rsidRDefault="00524D7D" w:rsidP="00CE0E4C">
      <w:pPr>
        <w:pStyle w:val="Listenabsatz"/>
        <w:numPr>
          <w:ilvl w:val="0"/>
          <w:numId w:val="38"/>
        </w:numPr>
      </w:pPr>
      <w:r>
        <w:t>Beziehung zwischen zwei Schülern</w:t>
      </w:r>
    </w:p>
    <w:p w:rsidR="00524D7D" w:rsidRDefault="00524D7D" w:rsidP="00CE0E4C">
      <w:pPr>
        <w:pStyle w:val="Listenabsatz"/>
        <w:numPr>
          <w:ilvl w:val="0"/>
          <w:numId w:val="38"/>
        </w:numPr>
      </w:pPr>
      <w:r>
        <w:t>Beziehung des Schülers zur Tafel</w:t>
      </w:r>
    </w:p>
    <w:p w:rsidR="00A46DC1" w:rsidRDefault="00524D7D" w:rsidP="00CE0E4C">
      <w:r>
        <w:t>Wenn die Maus über einem Schüler schwebt, werden seine Beziehungen a</w:t>
      </w:r>
      <w:r>
        <w:t>n</w:t>
      </w:r>
      <w:r>
        <w:t>gezeigt.</w:t>
      </w:r>
      <w:r w:rsidR="00A46DC1">
        <w:t xml:space="preserve"> In der </w:t>
      </w:r>
      <w:r w:rsidR="00A46DC1">
        <w:fldChar w:fldCharType="begin"/>
      </w:r>
      <w:r w:rsidR="00A46DC1">
        <w:instrText xml:space="preserve"> REF _Ref354502623 \h </w:instrText>
      </w:r>
      <w:r w:rsidR="00A46DC1">
        <w:fldChar w:fldCharType="separate"/>
      </w:r>
      <w:r w:rsidR="0072557A">
        <w:t xml:space="preserve">Abbildung </w:t>
      </w:r>
      <w:r w:rsidR="0072557A">
        <w:rPr>
          <w:noProof/>
        </w:rPr>
        <w:t>5</w:t>
      </w:r>
      <w:r w:rsidR="00A46DC1">
        <w:fldChar w:fldCharType="end"/>
      </w:r>
      <w:r w:rsidR="00A46DC1">
        <w:t xml:space="preserve"> ist die Maus über </w:t>
      </w:r>
      <w:proofErr w:type="spellStart"/>
      <w:r w:rsidR="00A46DC1">
        <w:t>Madlen</w:t>
      </w:r>
      <w:proofErr w:type="spellEnd"/>
      <w:r w:rsidR="00A46DC1">
        <w:t xml:space="preserve"> und ihre Relationen werden sichtbar. Hier ist beispielsweise die Relation zur Tafel=3. Das bedeutet, </w:t>
      </w:r>
      <w:proofErr w:type="spellStart"/>
      <w:r w:rsidR="00A46DC1">
        <w:t>Madlen</w:t>
      </w:r>
      <w:proofErr w:type="spellEnd"/>
      <w:r w:rsidR="00A46DC1">
        <w:t xml:space="preserve"> sol</w:t>
      </w:r>
      <w:r w:rsidR="00A46DC1">
        <w:t>l</w:t>
      </w:r>
      <w:r w:rsidR="00A46DC1">
        <w:t>te nach Möglichkeit näher an der Tafel sitzen. Dieser Wert lässt sich nicht nur an der Linie zur Tafel ablesen, sondern ist auch als weißer Balken in der Legende eing</w:t>
      </w:r>
      <w:r w:rsidR="00A46DC1">
        <w:t>e</w:t>
      </w:r>
      <w:r w:rsidR="00A46DC1">
        <w:t>zeichnet.</w:t>
      </w:r>
    </w:p>
    <w:p w:rsidR="00524D7D" w:rsidRDefault="00A46DC1" w:rsidP="00774766">
      <w:pPr>
        <w:pStyle w:val="StandardNichthngend"/>
      </w:pPr>
      <w:r>
        <w:rPr>
          <w:noProof/>
          <w:lang w:eastAsia="de-DE"/>
        </w:rPr>
        <w:drawing>
          <wp:inline distT="0" distB="0" distL="0" distR="0" wp14:anchorId="1C6F853D" wp14:editId="7D572722">
            <wp:extent cx="5446644" cy="2743200"/>
            <wp:effectExtent l="0" t="0" r="190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139" t="18200" r="1282" b="32361"/>
                    <a:stretch/>
                  </pic:blipFill>
                  <pic:spPr bwMode="auto">
                    <a:xfrm>
                      <a:off x="0" y="0"/>
                      <a:ext cx="5444625" cy="274218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47" w:name="_Ref354502623"/>
      <w:bookmarkStart w:id="48" w:name="_Toc356300775"/>
      <w:r>
        <w:t xml:space="preserve">Abbildung </w:t>
      </w:r>
      <w:r w:rsidR="00B31F8B">
        <w:fldChar w:fldCharType="begin"/>
      </w:r>
      <w:r w:rsidR="00B31F8B">
        <w:instrText xml:space="preserve"> SEQ Abbildung \* ARABIC </w:instrText>
      </w:r>
      <w:r w:rsidR="00B31F8B">
        <w:fldChar w:fldCharType="separate"/>
      </w:r>
      <w:r w:rsidR="0072557A">
        <w:rPr>
          <w:noProof/>
        </w:rPr>
        <w:t>5</w:t>
      </w:r>
      <w:r w:rsidR="00B31F8B">
        <w:rPr>
          <w:noProof/>
        </w:rPr>
        <w:fldChar w:fldCharType="end"/>
      </w:r>
      <w:bookmarkEnd w:id="47"/>
      <w:r>
        <w:t>: Die Relationen einer Schülerin werden angezeigt.</w:t>
      </w:r>
      <w:bookmarkEnd w:id="48"/>
    </w:p>
    <w:p w:rsidR="00A46DC1" w:rsidRDefault="00A46DC1" w:rsidP="00CE0E4C">
      <w:r>
        <w:t xml:space="preserve">Außerdem werden die Relationen zu Elena(-3=Rot) und Michelle (4=Grün) angezeigt. Diese Relationen lassen sich hier auch verändern. Wenn </w:t>
      </w:r>
      <w:proofErr w:type="spellStart"/>
      <w:r>
        <w:t>Madlen</w:t>
      </w:r>
      <w:proofErr w:type="spellEnd"/>
      <w:r>
        <w:t xml:space="preserve"> be</w:t>
      </w:r>
      <w:r>
        <w:t>i</w:t>
      </w:r>
      <w:r>
        <w:t>spielswe</w:t>
      </w:r>
      <w:r>
        <w:t>i</w:t>
      </w:r>
      <w:r>
        <w:t>se nicht neben Jan sitzen soll, dann</w:t>
      </w:r>
      <w:r w:rsidR="001C1048">
        <w:t xml:space="preserve"> kann </w:t>
      </w:r>
      <w:proofErr w:type="spellStart"/>
      <w:r w:rsidR="001C1048">
        <w:t>Madlen</w:t>
      </w:r>
      <w:proofErr w:type="spellEnd"/>
      <w:r w:rsidR="001C1048">
        <w:t xml:space="preserve"> angeklickt werden, </w:t>
      </w:r>
      <w:r>
        <w:t>mit gedrückter</w:t>
      </w:r>
      <w:r w:rsidR="001C1048">
        <w:t xml:space="preserve"> linker </w:t>
      </w:r>
      <w:r>
        <w:t xml:space="preserve">Maustaste auf Jan </w:t>
      </w:r>
      <w:r w:rsidR="001C1048">
        <w:t>gezogen werden und dort die linke Taste losg</w:t>
      </w:r>
      <w:r w:rsidR="001C1048">
        <w:t>e</w:t>
      </w:r>
      <w:r w:rsidR="001C1048">
        <w:t xml:space="preserve">lassen werden. </w:t>
      </w:r>
      <w:r>
        <w:t xml:space="preserve">Über das </w:t>
      </w:r>
      <w:proofErr w:type="spellStart"/>
      <w:r>
        <w:t>Mausrad</w:t>
      </w:r>
      <w:proofErr w:type="spellEnd"/>
      <w:r>
        <w:t xml:space="preserve"> kann nun die Relation verändert werden. Bei e</w:t>
      </w:r>
      <w:r>
        <w:t>i</w:t>
      </w:r>
      <w:r>
        <w:t>ner Drehung des Rads vom Benutzer weg, wird dieser Wert größer (Richtung grün). In die andere Richtung wird der Wert kleiner (Richtung rot).</w:t>
      </w:r>
      <w:r w:rsidR="001C1048">
        <w:t xml:space="preserve"> Der Wert wird an der Linie zwischen </w:t>
      </w:r>
      <w:proofErr w:type="spellStart"/>
      <w:r w:rsidR="001C1048">
        <w:t>Madlen</w:t>
      </w:r>
      <w:proofErr w:type="spellEnd"/>
      <w:r w:rsidR="001C1048">
        <w:t xml:space="preserve"> und Jan angezeigt, ist in der Legende über den weißen Ba</w:t>
      </w:r>
      <w:r w:rsidR="001C1048">
        <w:t>l</w:t>
      </w:r>
      <w:r w:rsidR="001C1048">
        <w:t>ken sichtbar und zusätzlich wird der Tisch von Jan in der entsprechenden Farbe ei</w:t>
      </w:r>
      <w:r w:rsidR="001C1048">
        <w:t>n</w:t>
      </w:r>
      <w:r w:rsidR="001C1048">
        <w:t>gefärbt.</w:t>
      </w:r>
      <w:r>
        <w:t xml:space="preserve"> Ist der gewünschte </w:t>
      </w:r>
      <w:r w:rsidR="001C1048">
        <w:t>Wert eingestellt, dann muss die Maus den Tisch von Jan verlassen. D</w:t>
      </w:r>
      <w:r w:rsidR="001C1048">
        <w:t>a</w:t>
      </w:r>
      <w:r w:rsidR="001C1048">
        <w:t>mit wird die Bearbeitung abgeschlossen und der Wert übernommen.</w:t>
      </w:r>
    </w:p>
    <w:p w:rsidR="001C1048" w:rsidRDefault="001C1048" w:rsidP="00CE0E4C">
      <w:r>
        <w:t>Wenn die Relation zur Tafel geändert werden soll, dann muss der entspr</w:t>
      </w:r>
      <w:r>
        <w:t>e</w:t>
      </w:r>
      <w:r>
        <w:t xml:space="preserve">chende Schüler auf die Tafel gezogen werden. Auch hier ist nun die Bestimmung des Wertes über das </w:t>
      </w:r>
      <w:proofErr w:type="spellStart"/>
      <w:r>
        <w:t>Mausrad</w:t>
      </w:r>
      <w:proofErr w:type="spellEnd"/>
      <w:r>
        <w:t xml:space="preserve"> möglich. Beendet und übernommen wird die Eingabe durch e</w:t>
      </w:r>
      <w:r>
        <w:t>i</w:t>
      </w:r>
      <w:r>
        <w:t>nen Klick mit der linken Maustaste.</w:t>
      </w:r>
    </w:p>
    <w:p w:rsidR="006E6D37" w:rsidRDefault="006E6D37" w:rsidP="00CE0E4C">
      <w:pPr>
        <w:pStyle w:val="berschrift2"/>
      </w:pPr>
      <w:bookmarkStart w:id="49" w:name="_Toc356300816"/>
      <w:r>
        <w:t>Fitness-Funktion</w:t>
      </w:r>
      <w:bookmarkEnd w:id="49"/>
    </w:p>
    <w:p w:rsidR="005379AF" w:rsidRDefault="006E6D37" w:rsidP="00CE0E4C">
      <w:r>
        <w:t>Der letzte Abschnitt der Oberfläche zeigt die Fitness-Funktion und damit die histor</w:t>
      </w:r>
      <w:r>
        <w:t>i</w:t>
      </w:r>
      <w:r>
        <w:t>sche Entwicklung</w:t>
      </w:r>
      <w:r w:rsidR="004F2B44">
        <w:t xml:space="preserve"> der Qualität der Sitzordnung.</w:t>
      </w:r>
      <w:r w:rsidR="005379AF">
        <w:t xml:space="preserve"> </w:t>
      </w:r>
    </w:p>
    <w:p w:rsidR="005379AF" w:rsidRDefault="005379AF" w:rsidP="00CE0E4C">
      <w:pPr>
        <w:rPr>
          <w:noProof/>
          <w:lang w:eastAsia="de-DE"/>
        </w:rPr>
      </w:pPr>
    </w:p>
    <w:p w:rsidR="005379AF" w:rsidRDefault="005379AF" w:rsidP="00CE0E4C">
      <w:r>
        <w:rPr>
          <w:noProof/>
          <w:lang w:eastAsia="de-DE"/>
        </w:rPr>
        <w:drawing>
          <wp:inline distT="0" distB="0" distL="0" distR="0" wp14:anchorId="38034804" wp14:editId="70EE979E">
            <wp:extent cx="5373922" cy="1844703"/>
            <wp:effectExtent l="0" t="0" r="0"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138" t="64943" r="1531" b="1724"/>
                    <a:stretch/>
                  </pic:blipFill>
                  <pic:spPr bwMode="auto">
                    <a:xfrm>
                      <a:off x="0" y="0"/>
                      <a:ext cx="5375072" cy="1845098"/>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50" w:name="_Toc356300776"/>
      <w:r>
        <w:t xml:space="preserve">Abbildung </w:t>
      </w:r>
      <w:r w:rsidR="00B31F8B">
        <w:fldChar w:fldCharType="begin"/>
      </w:r>
      <w:r w:rsidR="00B31F8B">
        <w:instrText xml:space="preserve"> SEQ Abbildung \* ARABIC </w:instrText>
      </w:r>
      <w:r w:rsidR="00B31F8B">
        <w:fldChar w:fldCharType="separate"/>
      </w:r>
      <w:r w:rsidR="0072557A">
        <w:rPr>
          <w:noProof/>
        </w:rPr>
        <w:t>6</w:t>
      </w:r>
      <w:r w:rsidR="00B31F8B">
        <w:rPr>
          <w:noProof/>
        </w:rPr>
        <w:fldChar w:fldCharType="end"/>
      </w:r>
      <w:r>
        <w:t>: Verlauf der Fitness und Fitness der aktuellen Repräsentation</w:t>
      </w:r>
      <w:bookmarkEnd w:id="50"/>
    </w:p>
    <w:p w:rsidR="005379AF" w:rsidRPr="005379AF" w:rsidRDefault="00575B0F" w:rsidP="00CE0E4C">
      <w:r>
        <w:t>I</w:t>
      </w:r>
      <w:r w:rsidR="005379AF">
        <w:t xml:space="preserve">n diesem Abschnitt ist der </w:t>
      </w:r>
      <w:r>
        <w:t xml:space="preserve">numerische Fitnesswert oben rechts </w:t>
      </w:r>
      <w:r w:rsidR="005379AF">
        <w:t>eingeble</w:t>
      </w:r>
      <w:r w:rsidR="005379AF">
        <w:t>n</w:t>
      </w:r>
      <w:r w:rsidR="005379AF">
        <w:t>det. In diesem Beispiel steigt die Fitness in den ersten 5 Generationen stark. Ab der 3</w:t>
      </w:r>
      <w:r w:rsidR="000B706B">
        <w:t>7</w:t>
      </w:r>
      <w:r w:rsidR="005379AF">
        <w:t xml:space="preserve">. Generation verbessert sich die Fitness </w:t>
      </w:r>
      <w:r w:rsidR="00A30A83">
        <w:t>nur noch minimal.</w:t>
      </w:r>
    </w:p>
    <w:p w:rsidR="002A48D2" w:rsidRDefault="002A48D2" w:rsidP="00CE0E4C">
      <w:pPr>
        <w:pStyle w:val="berschrift2"/>
      </w:pPr>
      <w:bookmarkStart w:id="51" w:name="_Ref350362087"/>
      <w:bookmarkStart w:id="52" w:name="_Toc356300817"/>
      <w:r>
        <w:t>Evaluation</w:t>
      </w:r>
      <w:bookmarkEnd w:id="52"/>
    </w:p>
    <w:p w:rsidR="002A48D2" w:rsidRPr="00E7389A" w:rsidRDefault="002A48D2" w:rsidP="00CE0E4C">
      <w:pPr>
        <w:rPr>
          <w:highlight w:val="yellow"/>
          <w:lang w:eastAsia="de-DE"/>
        </w:rPr>
      </w:pPr>
      <w:r w:rsidRPr="00E7389A">
        <w:rPr>
          <w:highlight w:val="yellow"/>
          <w:lang w:eastAsia="de-DE"/>
        </w:rPr>
        <w:t>die Einstellung der Parameter an einem oder mehreren Beispielen unters</w:t>
      </w:r>
      <w:r w:rsidRPr="00E7389A">
        <w:rPr>
          <w:highlight w:val="yellow"/>
          <w:lang w:eastAsia="de-DE"/>
        </w:rPr>
        <w:t>u</w:t>
      </w:r>
      <w:r w:rsidRPr="00E7389A">
        <w:rPr>
          <w:highlight w:val="yellow"/>
          <w:lang w:eastAsia="de-DE"/>
        </w:rPr>
        <w:t>chen.</w:t>
      </w:r>
    </w:p>
    <w:p w:rsidR="002A48D2" w:rsidRPr="00E7389A" w:rsidRDefault="002A48D2" w:rsidP="00CE0E4C">
      <w:pPr>
        <w:rPr>
          <w:highlight w:val="yellow"/>
          <w:lang w:eastAsia="de-DE"/>
        </w:rPr>
      </w:pPr>
      <w:r w:rsidRPr="00E7389A">
        <w:rPr>
          <w:highlight w:val="yellow"/>
          <w:lang w:eastAsia="de-DE"/>
        </w:rPr>
        <w:t>Die Vorgehensweise zeigen ich Ihnen, sobald Ihr Programm die besproch</w:t>
      </w:r>
      <w:r w:rsidRPr="00E7389A">
        <w:rPr>
          <w:highlight w:val="yellow"/>
          <w:lang w:eastAsia="de-DE"/>
        </w:rPr>
        <w:t>e</w:t>
      </w:r>
      <w:r w:rsidRPr="00E7389A">
        <w:rPr>
          <w:highlight w:val="yellow"/>
          <w:lang w:eastAsia="de-DE"/>
        </w:rPr>
        <w:t>nen Ei</w:t>
      </w:r>
      <w:r w:rsidRPr="00E7389A">
        <w:rPr>
          <w:highlight w:val="yellow"/>
          <w:lang w:eastAsia="de-DE"/>
        </w:rPr>
        <w:t>n</w:t>
      </w:r>
      <w:r w:rsidRPr="00E7389A">
        <w:rPr>
          <w:highlight w:val="yellow"/>
          <w:lang w:eastAsia="de-DE"/>
        </w:rPr>
        <w:t>stellungen beherrscht.</w:t>
      </w:r>
    </w:p>
    <w:p w:rsidR="002A48D2" w:rsidRPr="00E7389A" w:rsidRDefault="002A48D2" w:rsidP="00CE0E4C">
      <w:pPr>
        <w:rPr>
          <w:highlight w:val="yellow"/>
          <w:lang w:eastAsia="de-DE"/>
        </w:rPr>
      </w:pPr>
      <w:r w:rsidRPr="00E7389A">
        <w:rPr>
          <w:highlight w:val="yellow"/>
          <w:lang w:eastAsia="de-DE"/>
        </w:rPr>
        <w:t>Idee ist hierbei, bei einer guten Grundeinstellung der Parameter jeweils zu überpr</w:t>
      </w:r>
      <w:r w:rsidRPr="00E7389A">
        <w:rPr>
          <w:highlight w:val="yellow"/>
          <w:lang w:eastAsia="de-DE"/>
        </w:rPr>
        <w:t>ü</w:t>
      </w:r>
      <w:r w:rsidRPr="00E7389A">
        <w:rPr>
          <w:highlight w:val="yellow"/>
          <w:lang w:eastAsia="de-DE"/>
        </w:rPr>
        <w:t xml:space="preserve">fen wie sich das Lösungsverhalten ändert, wenn ein Parameter </w:t>
      </w:r>
      <w:proofErr w:type="spellStart"/>
      <w:r w:rsidRPr="00E7389A">
        <w:rPr>
          <w:highlight w:val="yellow"/>
          <w:lang w:eastAsia="de-DE"/>
        </w:rPr>
        <w:t>variert</w:t>
      </w:r>
      <w:proofErr w:type="spellEnd"/>
      <w:r w:rsidRPr="00E7389A">
        <w:rPr>
          <w:highlight w:val="yellow"/>
          <w:lang w:eastAsia="de-DE"/>
        </w:rPr>
        <w:t xml:space="preserve"> wird (z.B. a</w:t>
      </w:r>
      <w:r w:rsidRPr="00E7389A">
        <w:rPr>
          <w:highlight w:val="yellow"/>
          <w:lang w:eastAsia="de-DE"/>
        </w:rPr>
        <w:t>n</w:t>
      </w:r>
      <w:r w:rsidRPr="00E7389A">
        <w:rPr>
          <w:highlight w:val="yellow"/>
          <w:lang w:eastAsia="de-DE"/>
        </w:rPr>
        <w:t>gezeigt durch eine Kurvenschar für 3-5 Parameteralternativen).</w:t>
      </w:r>
    </w:p>
    <w:p w:rsidR="009B7A14" w:rsidRDefault="0052074C" w:rsidP="00CE0E4C">
      <w:pPr>
        <w:pStyle w:val="berschrift1"/>
      </w:pPr>
      <w:bookmarkStart w:id="53" w:name="_Toc356300818"/>
      <w:r>
        <w:t>Zusammenfassung und Ausblick</w:t>
      </w:r>
      <w:bookmarkEnd w:id="51"/>
      <w:bookmarkEnd w:id="53"/>
    </w:p>
    <w:p w:rsidR="00497E40" w:rsidRDefault="00497E40" w:rsidP="00CE0E4C">
      <w:pPr>
        <w:pStyle w:val="berschrift2"/>
      </w:pPr>
      <w:bookmarkStart w:id="54" w:name="_Toc356300819"/>
      <w:r>
        <w:t>Offene Punkte</w:t>
      </w:r>
      <w:bookmarkEnd w:id="54"/>
    </w:p>
    <w:p w:rsidR="00497E40" w:rsidRPr="00497E40" w:rsidRDefault="00497E40" w:rsidP="00CE0E4C">
      <w:r>
        <w:t>Dieses Kapitel soll aufzeigen welche Teilaspekte des Proj</w:t>
      </w:r>
      <w:r w:rsidR="005379AF">
        <w:t>ekts im Sinne der Anford</w:t>
      </w:r>
      <w:r w:rsidR="005379AF">
        <w:t>e</w:t>
      </w:r>
      <w:r w:rsidR="005379AF">
        <w:t xml:space="preserve">rungen, oder auch darüber hinaus, </w:t>
      </w:r>
      <w:r>
        <w:t>nicht optimal gelöst werden konnten.</w:t>
      </w:r>
    </w:p>
    <w:p w:rsidR="003C4B03" w:rsidRDefault="005D3549" w:rsidP="00CE0E4C">
      <w:pPr>
        <w:pStyle w:val="berschrift2"/>
      </w:pPr>
      <w:bookmarkStart w:id="55" w:name="_Toc356300820"/>
      <w:r>
        <w:t>Verbesserungsmöglichkeiten</w:t>
      </w:r>
      <w:bookmarkEnd w:id="55"/>
    </w:p>
    <w:p w:rsidR="00213071" w:rsidRPr="00FF3295" w:rsidRDefault="00FF3295" w:rsidP="00CE0E4C">
      <w:r>
        <w:t xml:space="preserve">Parallelisierung der genetischen Algorithmen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rsidR="00213071" w:rsidRPr="00FF3295">
        <w:t xml:space="preserve"> </w:t>
      </w:r>
    </w:p>
    <w:p w:rsidR="003C4B03" w:rsidRPr="003C4B03" w:rsidRDefault="003C4B03" w:rsidP="00CE0E4C">
      <w:r>
        <w:t>Mehrkernoptimierung. Evtl. CUDA (Siehe Andy)</w:t>
      </w:r>
    </w:p>
    <w:p w:rsidR="003C4B03" w:rsidRPr="003C4B03" w:rsidRDefault="00213071" w:rsidP="00CE0E4C">
      <w:pPr>
        <w:sectPr w:rsidR="003C4B03" w:rsidRPr="003C4B03" w:rsidSect="00E571CC">
          <w:headerReference w:type="default" r:id="rId13"/>
          <w:headerReference w:type="first" r:id="rId14"/>
          <w:footerReference w:type="first" r:id="rId15"/>
          <w:footnotePr>
            <w:numRestart w:val="eachPage"/>
          </w:footnotePr>
          <w:type w:val="continuous"/>
          <w:pgSz w:w="11906" w:h="16838" w:code="9"/>
          <w:pgMar w:top="1701" w:right="1701" w:bottom="1701" w:left="1418" w:header="709" w:footer="709" w:gutter="567"/>
          <w:pgNumType w:start="1"/>
          <w:cols w:space="708"/>
          <w:docGrid w:linePitch="360"/>
        </w:sectPr>
      </w:pPr>
      <w:r>
        <w:t>Differentielle</w:t>
      </w:r>
      <w:r w:rsidR="00CD3B1E">
        <w:t xml:space="preserve"> </w:t>
      </w:r>
      <w:r>
        <w:t xml:space="preserve"> Fitnessfunktion. </w:t>
      </w:r>
    </w:p>
    <w:p w:rsidR="002E2292" w:rsidRDefault="002E2292" w:rsidP="00CE0E4C">
      <w:pPr>
        <w:pStyle w:val="Anhnge"/>
        <w:numPr>
          <w:ilvl w:val="0"/>
          <w:numId w:val="8"/>
        </w:numPr>
      </w:pPr>
      <w:r w:rsidRPr="00B51E58">
        <w:t>Glossar</w:t>
      </w:r>
    </w:p>
    <w:p w:rsidR="0072557A"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72557A" w:rsidRPr="00FD0FD9">
        <w:rPr>
          <w:b/>
          <w:noProof/>
        </w:rPr>
        <w:t>IDE:</w:t>
      </w:r>
      <w:r w:rsidR="0072557A">
        <w:rPr>
          <w:noProof/>
        </w:rPr>
        <w:t xml:space="preserve"> Integrated Development Environment</w:t>
      </w:r>
      <w:r w:rsidR="0072557A">
        <w:rPr>
          <w:noProof/>
        </w:rPr>
        <w:tab/>
      </w:r>
      <w:r w:rsidR="0072557A">
        <w:rPr>
          <w:noProof/>
        </w:rPr>
        <w:tab/>
        <w:t>10</w:t>
      </w:r>
    </w:p>
    <w:p w:rsidR="0052074C" w:rsidRDefault="00D07FFB" w:rsidP="001A3F75">
      <w:pPr>
        <w:pStyle w:val="Anhnge"/>
      </w:pPr>
      <w:r>
        <w:fldChar w:fldCharType="end"/>
      </w:r>
      <w:r w:rsidR="0052074C">
        <w:t>Abbildungsverzeichnis</w:t>
      </w:r>
    </w:p>
    <w:p w:rsidR="0072557A"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300771" w:history="1">
        <w:r w:rsidR="0072557A" w:rsidRPr="00594D6A">
          <w:rPr>
            <w:rStyle w:val="Hyperlink"/>
            <w:noProof/>
          </w:rPr>
          <w:t>Abbildung 1: Gewichtung der Umgebung eines Schülers</w:t>
        </w:r>
        <w:r w:rsidR="0072557A">
          <w:rPr>
            <w:noProof/>
            <w:webHidden/>
          </w:rPr>
          <w:tab/>
        </w:r>
        <w:r w:rsidR="0072557A">
          <w:rPr>
            <w:noProof/>
            <w:webHidden/>
          </w:rPr>
          <w:fldChar w:fldCharType="begin"/>
        </w:r>
        <w:r w:rsidR="0072557A">
          <w:rPr>
            <w:noProof/>
            <w:webHidden/>
          </w:rPr>
          <w:instrText xml:space="preserve"> PAGEREF _Toc356300771 \h </w:instrText>
        </w:r>
        <w:r w:rsidR="0072557A">
          <w:rPr>
            <w:noProof/>
            <w:webHidden/>
          </w:rPr>
        </w:r>
        <w:r w:rsidR="0072557A">
          <w:rPr>
            <w:noProof/>
            <w:webHidden/>
          </w:rPr>
          <w:fldChar w:fldCharType="separate"/>
        </w:r>
        <w:r w:rsidR="0072557A">
          <w:rPr>
            <w:noProof/>
            <w:webHidden/>
          </w:rPr>
          <w:t>5</w:t>
        </w:r>
        <w:r w:rsidR="0072557A">
          <w:rPr>
            <w:noProof/>
            <w:webHidden/>
          </w:rPr>
          <w:fldChar w:fldCharType="end"/>
        </w:r>
      </w:hyperlink>
    </w:p>
    <w:p w:rsidR="0072557A" w:rsidRDefault="0072557A">
      <w:pPr>
        <w:pStyle w:val="Abbildungsverzeichnis"/>
        <w:tabs>
          <w:tab w:val="right" w:leader="dot" w:pos="8777"/>
        </w:tabs>
        <w:rPr>
          <w:rFonts w:eastAsiaTheme="minorEastAsia"/>
          <w:noProof/>
          <w:sz w:val="22"/>
          <w:szCs w:val="22"/>
          <w:lang w:eastAsia="de-DE"/>
        </w:rPr>
      </w:pPr>
      <w:hyperlink w:anchor="_Toc356300772" w:history="1">
        <w:r w:rsidRPr="00594D6A">
          <w:rPr>
            <w:rStyle w:val="Hyperlink"/>
            <w:noProof/>
          </w:rPr>
          <w:t>Abbildung 2: Die drei Bereiche des Sitzplaners</w:t>
        </w:r>
        <w:r>
          <w:rPr>
            <w:noProof/>
            <w:webHidden/>
          </w:rPr>
          <w:tab/>
        </w:r>
        <w:r>
          <w:rPr>
            <w:noProof/>
            <w:webHidden/>
          </w:rPr>
          <w:fldChar w:fldCharType="begin"/>
        </w:r>
        <w:r>
          <w:rPr>
            <w:noProof/>
            <w:webHidden/>
          </w:rPr>
          <w:instrText xml:space="preserve"> PAGEREF _Toc356300772 \h </w:instrText>
        </w:r>
        <w:r>
          <w:rPr>
            <w:noProof/>
            <w:webHidden/>
          </w:rPr>
        </w:r>
        <w:r>
          <w:rPr>
            <w:noProof/>
            <w:webHidden/>
          </w:rPr>
          <w:fldChar w:fldCharType="separate"/>
        </w:r>
        <w:r>
          <w:rPr>
            <w:noProof/>
            <w:webHidden/>
          </w:rPr>
          <w:t>11</w:t>
        </w:r>
        <w:r>
          <w:rPr>
            <w:noProof/>
            <w:webHidden/>
          </w:rPr>
          <w:fldChar w:fldCharType="end"/>
        </w:r>
      </w:hyperlink>
    </w:p>
    <w:p w:rsidR="0072557A" w:rsidRDefault="0072557A">
      <w:pPr>
        <w:pStyle w:val="Abbildungsverzeichnis"/>
        <w:tabs>
          <w:tab w:val="right" w:leader="dot" w:pos="8777"/>
        </w:tabs>
        <w:rPr>
          <w:rFonts w:eastAsiaTheme="minorEastAsia"/>
          <w:noProof/>
          <w:sz w:val="22"/>
          <w:szCs w:val="22"/>
          <w:lang w:eastAsia="de-DE"/>
        </w:rPr>
      </w:pPr>
      <w:hyperlink w:anchor="_Toc356300773" w:history="1">
        <w:r w:rsidRPr="00594D6A">
          <w:rPr>
            <w:rStyle w:val="Hyperlink"/>
            <w:noProof/>
          </w:rPr>
          <w:t>Abbildung 3: Einstellungen des Programms</w:t>
        </w:r>
        <w:r>
          <w:rPr>
            <w:noProof/>
            <w:webHidden/>
          </w:rPr>
          <w:tab/>
        </w:r>
        <w:r>
          <w:rPr>
            <w:noProof/>
            <w:webHidden/>
          </w:rPr>
          <w:fldChar w:fldCharType="begin"/>
        </w:r>
        <w:r>
          <w:rPr>
            <w:noProof/>
            <w:webHidden/>
          </w:rPr>
          <w:instrText xml:space="preserve"> PAGEREF _Toc356300773 \h </w:instrText>
        </w:r>
        <w:r>
          <w:rPr>
            <w:noProof/>
            <w:webHidden/>
          </w:rPr>
        </w:r>
        <w:r>
          <w:rPr>
            <w:noProof/>
            <w:webHidden/>
          </w:rPr>
          <w:fldChar w:fldCharType="separate"/>
        </w:r>
        <w:r>
          <w:rPr>
            <w:noProof/>
            <w:webHidden/>
          </w:rPr>
          <w:t>12</w:t>
        </w:r>
        <w:r>
          <w:rPr>
            <w:noProof/>
            <w:webHidden/>
          </w:rPr>
          <w:fldChar w:fldCharType="end"/>
        </w:r>
      </w:hyperlink>
    </w:p>
    <w:p w:rsidR="0072557A" w:rsidRDefault="0072557A">
      <w:pPr>
        <w:pStyle w:val="Abbildungsverzeichnis"/>
        <w:tabs>
          <w:tab w:val="right" w:leader="dot" w:pos="8777"/>
        </w:tabs>
        <w:rPr>
          <w:rFonts w:eastAsiaTheme="minorEastAsia"/>
          <w:noProof/>
          <w:sz w:val="22"/>
          <w:szCs w:val="22"/>
          <w:lang w:eastAsia="de-DE"/>
        </w:rPr>
      </w:pPr>
      <w:hyperlink w:anchor="_Toc356300774" w:history="1">
        <w:r w:rsidRPr="00594D6A">
          <w:rPr>
            <w:rStyle w:val="Hyperlink"/>
            <w:noProof/>
          </w:rPr>
          <w:t>Abbildung 4: Klassenraum mit Tafel, Schülern und einer Legende</w:t>
        </w:r>
        <w:r>
          <w:rPr>
            <w:noProof/>
            <w:webHidden/>
          </w:rPr>
          <w:tab/>
        </w:r>
        <w:r>
          <w:rPr>
            <w:noProof/>
            <w:webHidden/>
          </w:rPr>
          <w:fldChar w:fldCharType="begin"/>
        </w:r>
        <w:r>
          <w:rPr>
            <w:noProof/>
            <w:webHidden/>
          </w:rPr>
          <w:instrText xml:space="preserve"> PAGEREF _Toc356300774 \h </w:instrText>
        </w:r>
        <w:r>
          <w:rPr>
            <w:noProof/>
            <w:webHidden/>
          </w:rPr>
        </w:r>
        <w:r>
          <w:rPr>
            <w:noProof/>
            <w:webHidden/>
          </w:rPr>
          <w:fldChar w:fldCharType="separate"/>
        </w:r>
        <w:r>
          <w:rPr>
            <w:noProof/>
            <w:webHidden/>
          </w:rPr>
          <w:t>13</w:t>
        </w:r>
        <w:r>
          <w:rPr>
            <w:noProof/>
            <w:webHidden/>
          </w:rPr>
          <w:fldChar w:fldCharType="end"/>
        </w:r>
      </w:hyperlink>
    </w:p>
    <w:p w:rsidR="0072557A" w:rsidRDefault="0072557A">
      <w:pPr>
        <w:pStyle w:val="Abbildungsverzeichnis"/>
        <w:tabs>
          <w:tab w:val="right" w:leader="dot" w:pos="8777"/>
        </w:tabs>
        <w:rPr>
          <w:rFonts w:eastAsiaTheme="minorEastAsia"/>
          <w:noProof/>
          <w:sz w:val="22"/>
          <w:szCs w:val="22"/>
          <w:lang w:eastAsia="de-DE"/>
        </w:rPr>
      </w:pPr>
      <w:hyperlink w:anchor="_Toc356300775" w:history="1">
        <w:r w:rsidRPr="00594D6A">
          <w:rPr>
            <w:rStyle w:val="Hyperlink"/>
            <w:noProof/>
          </w:rPr>
          <w:t>Abbildung 5: Die Relationen einer Schülerin werden angezeigt.</w:t>
        </w:r>
        <w:r>
          <w:rPr>
            <w:noProof/>
            <w:webHidden/>
          </w:rPr>
          <w:tab/>
        </w:r>
        <w:r>
          <w:rPr>
            <w:noProof/>
            <w:webHidden/>
          </w:rPr>
          <w:fldChar w:fldCharType="begin"/>
        </w:r>
        <w:r>
          <w:rPr>
            <w:noProof/>
            <w:webHidden/>
          </w:rPr>
          <w:instrText xml:space="preserve"> PAGEREF _Toc356300775 \h </w:instrText>
        </w:r>
        <w:r>
          <w:rPr>
            <w:noProof/>
            <w:webHidden/>
          </w:rPr>
        </w:r>
        <w:r>
          <w:rPr>
            <w:noProof/>
            <w:webHidden/>
          </w:rPr>
          <w:fldChar w:fldCharType="separate"/>
        </w:r>
        <w:r>
          <w:rPr>
            <w:noProof/>
            <w:webHidden/>
          </w:rPr>
          <w:t>14</w:t>
        </w:r>
        <w:r>
          <w:rPr>
            <w:noProof/>
            <w:webHidden/>
          </w:rPr>
          <w:fldChar w:fldCharType="end"/>
        </w:r>
      </w:hyperlink>
    </w:p>
    <w:p w:rsidR="0072557A" w:rsidRDefault="0072557A">
      <w:pPr>
        <w:pStyle w:val="Abbildungsverzeichnis"/>
        <w:tabs>
          <w:tab w:val="right" w:leader="dot" w:pos="8777"/>
        </w:tabs>
        <w:rPr>
          <w:rFonts w:eastAsiaTheme="minorEastAsia"/>
          <w:noProof/>
          <w:sz w:val="22"/>
          <w:szCs w:val="22"/>
          <w:lang w:eastAsia="de-DE"/>
        </w:rPr>
      </w:pPr>
      <w:hyperlink w:anchor="_Toc356300776" w:history="1">
        <w:r w:rsidRPr="00594D6A">
          <w:rPr>
            <w:rStyle w:val="Hyperlink"/>
            <w:noProof/>
          </w:rPr>
          <w:t>Abbildung 6: Verlauf der Fitness und Fitness der aktuellen Repräsentation</w:t>
        </w:r>
        <w:r>
          <w:rPr>
            <w:noProof/>
            <w:webHidden/>
          </w:rPr>
          <w:tab/>
        </w:r>
        <w:r>
          <w:rPr>
            <w:noProof/>
            <w:webHidden/>
          </w:rPr>
          <w:fldChar w:fldCharType="begin"/>
        </w:r>
        <w:r>
          <w:rPr>
            <w:noProof/>
            <w:webHidden/>
          </w:rPr>
          <w:instrText xml:space="preserve"> PAGEREF _Toc356300776 \h </w:instrText>
        </w:r>
        <w:r>
          <w:rPr>
            <w:noProof/>
            <w:webHidden/>
          </w:rPr>
        </w:r>
        <w:r>
          <w:rPr>
            <w:noProof/>
            <w:webHidden/>
          </w:rPr>
          <w:fldChar w:fldCharType="separate"/>
        </w:r>
        <w:r>
          <w:rPr>
            <w:noProof/>
            <w:webHidden/>
          </w:rPr>
          <w:t>15</w:t>
        </w:r>
        <w:r>
          <w:rPr>
            <w:noProof/>
            <w:webHidden/>
          </w:rPr>
          <w:fldChar w:fldCharType="end"/>
        </w:r>
      </w:hyperlink>
    </w:p>
    <w:p w:rsidR="009B7A14" w:rsidRDefault="009D0678" w:rsidP="001A3F75">
      <w:pPr>
        <w:pStyle w:val="Anhnge"/>
      </w:pPr>
      <w:r>
        <w:rPr>
          <w:noProof/>
        </w:rPr>
        <w:fldChar w:fldCharType="end"/>
      </w:r>
      <w:r w:rsidR="0052074C">
        <w:t>Tabellenverzeichni</w:t>
      </w:r>
      <w:r w:rsidR="009B7A14">
        <w:t>s</w:t>
      </w:r>
    </w:p>
    <w:p w:rsidR="0072557A"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300777" w:history="1">
        <w:r w:rsidR="0072557A" w:rsidRPr="00173638">
          <w:rPr>
            <w:rStyle w:val="Hyperlink"/>
            <w:noProof/>
          </w:rPr>
          <w:t>Tabelle 1: Einstellungsmöglichkeiten des Programms</w:t>
        </w:r>
        <w:r w:rsidR="0072557A">
          <w:rPr>
            <w:noProof/>
            <w:webHidden/>
          </w:rPr>
          <w:tab/>
        </w:r>
        <w:r w:rsidR="0072557A">
          <w:rPr>
            <w:noProof/>
            <w:webHidden/>
          </w:rPr>
          <w:fldChar w:fldCharType="begin"/>
        </w:r>
        <w:r w:rsidR="0072557A">
          <w:rPr>
            <w:noProof/>
            <w:webHidden/>
          </w:rPr>
          <w:instrText xml:space="preserve"> PAGEREF _Toc356300777 \h </w:instrText>
        </w:r>
        <w:r w:rsidR="0072557A">
          <w:rPr>
            <w:noProof/>
            <w:webHidden/>
          </w:rPr>
        </w:r>
        <w:r w:rsidR="0072557A">
          <w:rPr>
            <w:noProof/>
            <w:webHidden/>
          </w:rPr>
          <w:fldChar w:fldCharType="separate"/>
        </w:r>
        <w:r w:rsidR="0072557A">
          <w:rPr>
            <w:noProof/>
            <w:webHidden/>
          </w:rPr>
          <w:t>12</w:t>
        </w:r>
        <w:r w:rsidR="0072557A">
          <w:rPr>
            <w:noProof/>
            <w:webHidden/>
          </w:rPr>
          <w:fldChar w:fldCharType="end"/>
        </w:r>
      </w:hyperlink>
    </w:p>
    <w:p w:rsidR="009B7A14" w:rsidRDefault="008A0211" w:rsidP="001A3F75">
      <w:pPr>
        <w:pStyle w:val="Anhnge"/>
      </w:pPr>
      <w:r>
        <w:rPr>
          <w:noProof/>
        </w:rPr>
        <w:fldChar w:fldCharType="end"/>
      </w:r>
      <w:r w:rsidR="009B7A14">
        <w:t>Listing</w:t>
      </w:r>
      <w:r w:rsidR="0052074C">
        <w:t>s</w:t>
      </w:r>
    </w:p>
    <w:p w:rsidR="0072557A" w:rsidRDefault="00672CB5">
      <w:pPr>
        <w:pStyle w:val="Abbildungsverzeichnis"/>
        <w:tabs>
          <w:tab w:val="right" w:leader="dot" w:pos="8777"/>
        </w:tabs>
        <w:rPr>
          <w:rFonts w:eastAsiaTheme="minorEastAsia"/>
          <w:noProof/>
          <w:sz w:val="22"/>
          <w:szCs w:val="22"/>
          <w:lang w:eastAsia="de-DE"/>
        </w:rPr>
      </w:pPr>
      <w:r>
        <w:fldChar w:fldCharType="begin"/>
      </w:r>
      <w:r>
        <w:instrText xml:space="preserve"> TOC \h \z \c "Formel" </w:instrText>
      </w:r>
      <w:r>
        <w:fldChar w:fldCharType="separate"/>
      </w:r>
      <w:hyperlink w:anchor="_Toc356300778" w:history="1">
        <w:r w:rsidR="0072557A" w:rsidRPr="00137C42">
          <w:rPr>
            <w:rStyle w:val="Hyperlink"/>
            <w:noProof/>
          </w:rPr>
          <w:t xml:space="preserve">Formel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72557A" w:rsidRPr="00137C42">
          <w:rPr>
            <w:rStyle w:val="Hyperlink"/>
            <w:noProof/>
          </w:rPr>
          <w:t xml:space="preserve"> ist der Schüler an der Stelle i,i</w:t>
        </w:r>
        <w:r w:rsidR="0072557A">
          <w:rPr>
            <w:noProof/>
            <w:webHidden/>
          </w:rPr>
          <w:tab/>
        </w:r>
        <w:r w:rsidR="0072557A">
          <w:rPr>
            <w:noProof/>
            <w:webHidden/>
          </w:rPr>
          <w:fldChar w:fldCharType="begin"/>
        </w:r>
        <w:r w:rsidR="0072557A">
          <w:rPr>
            <w:noProof/>
            <w:webHidden/>
          </w:rPr>
          <w:instrText xml:space="preserve"> PAGEREF _Toc356300778 \h </w:instrText>
        </w:r>
        <w:r w:rsidR="0072557A">
          <w:rPr>
            <w:noProof/>
            <w:webHidden/>
          </w:rPr>
        </w:r>
        <w:r w:rsidR="0072557A">
          <w:rPr>
            <w:noProof/>
            <w:webHidden/>
          </w:rPr>
          <w:fldChar w:fldCharType="separate"/>
        </w:r>
        <w:r w:rsidR="0072557A">
          <w:rPr>
            <w:noProof/>
            <w:webHidden/>
          </w:rPr>
          <w:t>4</w:t>
        </w:r>
        <w:r w:rsidR="0072557A">
          <w:rPr>
            <w:noProof/>
            <w:webHidden/>
          </w:rPr>
          <w:fldChar w:fldCharType="end"/>
        </w:r>
      </w:hyperlink>
    </w:p>
    <w:p w:rsidR="00965969" w:rsidRDefault="00672CB5" w:rsidP="001A3F75">
      <w:pPr>
        <w:pStyle w:val="Anhnge"/>
      </w:pPr>
      <w:r>
        <w:rPr>
          <w:noProof/>
        </w:rPr>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 xml:space="preserve">I. Rechenberg, “Evolutionsstrategie–Optimierung </w:t>
      </w:r>
      <w:proofErr w:type="spellStart"/>
      <w:r w:rsidRPr="00702799">
        <w:t>technisher</w:t>
      </w:r>
      <w:proofErr w:type="spellEnd"/>
      <w:r w:rsidRPr="00702799">
        <w:t xml:space="preserve">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proofErr w:type="gramStart"/>
      <w:r w:rsidRPr="00702799">
        <w:rPr>
          <w:lang w:val="en-US"/>
        </w:rPr>
        <w:t>[4]</w:t>
      </w:r>
      <w:r w:rsidRPr="00702799">
        <w:rPr>
          <w:lang w:val="en-US"/>
        </w:rPr>
        <w:tab/>
        <w:t xml:space="preserve">G. </w:t>
      </w:r>
      <w:proofErr w:type="spellStart"/>
      <w:r w:rsidRPr="00702799">
        <w:rPr>
          <w:lang w:val="en-US"/>
        </w:rPr>
        <w:t>Syswerda</w:t>
      </w:r>
      <w:proofErr w:type="spellEnd"/>
      <w:r w:rsidRPr="00702799">
        <w:rPr>
          <w:lang w:val="en-US"/>
        </w:rPr>
        <w:t>, “Uniform crossover in genetic algorithms,” 1989.</w:t>
      </w:r>
      <w:proofErr w:type="gramEnd"/>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proofErr w:type="gramStart"/>
      <w:r w:rsidRPr="00702799">
        <w:rPr>
          <w:lang w:val="en-US"/>
        </w:rPr>
        <w:t>[6]</w:t>
      </w:r>
      <w:r w:rsidRPr="00702799">
        <w:rPr>
          <w:lang w:val="en-US"/>
        </w:rPr>
        <w:tab/>
        <w:t xml:space="preserve">T. </w:t>
      </w:r>
      <w:proofErr w:type="spellStart"/>
      <w:r w:rsidRPr="00702799">
        <w:rPr>
          <w:lang w:val="en-US"/>
        </w:rPr>
        <w:t>Starkweather</w:t>
      </w:r>
      <w:proofErr w:type="spellEnd"/>
      <w:r w:rsidRPr="00702799">
        <w:rPr>
          <w:lang w:val="en-US"/>
        </w:rPr>
        <w:t xml:space="preserve">, S. McDaniel, K. Mathias, D. Whitley, and C. Whitley, </w:t>
      </w:r>
      <w:r w:rsidRPr="00702799">
        <w:rPr>
          <w:i/>
          <w:iCs/>
          <w:lang w:val="en-US"/>
        </w:rPr>
        <w:t>A comparison of genetic sequencing operators</w:t>
      </w:r>
      <w:r w:rsidRPr="00702799">
        <w:rPr>
          <w:lang w:val="en-US"/>
        </w:rPr>
        <w:t>.</w:t>
      </w:r>
      <w:proofErr w:type="gramEnd"/>
      <w:r w:rsidRPr="00702799">
        <w:rPr>
          <w:lang w:val="en-US"/>
        </w:rPr>
        <w:t xml:space="preserve"> </w:t>
      </w:r>
      <w:proofErr w:type="spellStart"/>
      <w:proofErr w:type="gramStart"/>
      <w:r w:rsidRPr="00702799">
        <w:rPr>
          <w:lang w:val="en-US"/>
        </w:rPr>
        <w:t>Citeseer</w:t>
      </w:r>
      <w:proofErr w:type="spellEnd"/>
      <w:r w:rsidRPr="00702799">
        <w:rPr>
          <w:lang w:val="en-US"/>
        </w:rPr>
        <w:t>, 1991.</w:t>
      </w:r>
      <w:proofErr w:type="gramEnd"/>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w:t>
      </w:r>
      <w:proofErr w:type="spellStart"/>
      <w:r w:rsidRPr="00702799">
        <w:rPr>
          <w:lang w:val="en-US"/>
        </w:rPr>
        <w:t>Cantú</w:t>
      </w:r>
      <w:proofErr w:type="spellEnd"/>
      <w:r w:rsidRPr="00702799">
        <w:rPr>
          <w:lang w:val="en-US"/>
        </w:rPr>
        <w:t xml:space="preserve">-Paz, “A survey of parallel genetic algorithms,” </w:t>
      </w:r>
      <w:proofErr w:type="spellStart"/>
      <w:r w:rsidRPr="00702799">
        <w:rPr>
          <w:i/>
          <w:iCs/>
          <w:lang w:val="en-US"/>
        </w:rPr>
        <w:t>Calculateurs</w:t>
      </w:r>
      <w:proofErr w:type="spellEnd"/>
      <w:r w:rsidRPr="00702799">
        <w:rPr>
          <w:i/>
          <w:iCs/>
          <w:lang w:val="en-US"/>
        </w:rPr>
        <w:t xml:space="preserve"> </w:t>
      </w:r>
      <w:proofErr w:type="spellStart"/>
      <w:r w:rsidRPr="00702799">
        <w:rPr>
          <w:i/>
          <w:iCs/>
          <w:lang w:val="en-US"/>
        </w:rPr>
        <w:t>paralleles</w:t>
      </w:r>
      <w:proofErr w:type="spellEnd"/>
      <w:r w:rsidRPr="00702799">
        <w:rPr>
          <w:i/>
          <w:iCs/>
          <w:lang w:val="en-US"/>
        </w:rPr>
        <w:t xml:space="preserve">, </w:t>
      </w:r>
      <w:proofErr w:type="spellStart"/>
      <w:r w:rsidRPr="00702799">
        <w:rPr>
          <w:i/>
          <w:iCs/>
          <w:lang w:val="en-US"/>
        </w:rPr>
        <w:t>r</w:t>
      </w:r>
      <w:r w:rsidRPr="00702799">
        <w:rPr>
          <w:i/>
          <w:iCs/>
          <w:lang w:val="en-US"/>
        </w:rPr>
        <w:t>e</w:t>
      </w:r>
      <w:r w:rsidRPr="00702799">
        <w:rPr>
          <w:i/>
          <w:iCs/>
          <w:lang w:val="en-US"/>
        </w:rPr>
        <w:t>seaux</w:t>
      </w:r>
      <w:proofErr w:type="spellEnd"/>
      <w:r w:rsidRPr="00702799">
        <w:rPr>
          <w:i/>
          <w:iCs/>
          <w:lang w:val="en-US"/>
        </w:rPr>
        <w:t xml:space="preserve"> </w:t>
      </w:r>
      <w:proofErr w:type="gramStart"/>
      <w:r w:rsidRPr="00702799">
        <w:rPr>
          <w:i/>
          <w:iCs/>
          <w:lang w:val="en-US"/>
        </w:rPr>
        <w:t>et</w:t>
      </w:r>
      <w:proofErr w:type="gramEnd"/>
      <w:r w:rsidRPr="00702799">
        <w:rPr>
          <w:i/>
          <w:iCs/>
          <w:lang w:val="en-US"/>
        </w:rPr>
        <w:t xml:space="preserve"> systems </w:t>
      </w:r>
      <w:proofErr w:type="spellStart"/>
      <w:r w:rsidRPr="00702799">
        <w:rPr>
          <w:i/>
          <w:iCs/>
          <w:lang w:val="en-US"/>
        </w:rPr>
        <w:t>repartis</w:t>
      </w:r>
      <w:proofErr w:type="spellEnd"/>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10C1" w:rsidRDefault="003510C1" w:rsidP="00CE0E4C">
      <w:r>
        <w:separator/>
      </w:r>
    </w:p>
  </w:endnote>
  <w:endnote w:type="continuationSeparator" w:id="0">
    <w:p w:rsidR="003510C1" w:rsidRDefault="003510C1" w:rsidP="00CE0E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0C1" w:rsidRDefault="003510C1" w:rsidP="00B27948">
    <w:pPr>
      <w:pStyle w:val="Fuzeile"/>
      <w:tabs>
        <w:tab w:val="clear" w:pos="9072"/>
        <w:tab w:val="right" w:pos="8931"/>
      </w:tabs>
    </w:pPr>
    <w:r>
      <w:t>Studienarbeit II</w:t>
    </w:r>
    <w:r>
      <w:tab/>
    </w:r>
    <w:sdt>
      <w:sdtPr>
        <w:id w:val="-2061237932"/>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535633F1" wp14:editId="2D138C07">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8D65C0">
          <w:rPr>
            <w:noProof/>
          </w:rPr>
          <w:t>8</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9941422"/>
      <w:docPartObj>
        <w:docPartGallery w:val="Page Numbers (Bottom of Page)"/>
        <w:docPartUnique/>
      </w:docPartObj>
    </w:sdtPr>
    <w:sdtContent>
      <w:p w:rsidR="003510C1" w:rsidRDefault="003510C1"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10C1" w:rsidRDefault="003510C1" w:rsidP="00CE0E4C">
      <w:r>
        <w:separator/>
      </w:r>
    </w:p>
  </w:footnote>
  <w:footnote w:type="continuationSeparator" w:id="0">
    <w:p w:rsidR="003510C1" w:rsidRDefault="003510C1" w:rsidP="00CE0E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0C1" w:rsidRDefault="00B27948" w:rsidP="00B27948">
    <w:pPr>
      <w:pStyle w:val="Kopfzeile"/>
    </w:pPr>
    <w:r>
      <w:rPr>
        <w:noProof/>
        <w:lang w:eastAsia="de-DE"/>
      </w:rPr>
      <w:drawing>
        <wp:anchor distT="0" distB="0" distL="114300" distR="114300" simplePos="0" relativeHeight="251658240" behindDoc="0" locked="0" layoutInCell="1" allowOverlap="1" wp14:anchorId="61EFBC76" wp14:editId="451DE57D">
          <wp:simplePos x="0" y="0"/>
          <wp:positionH relativeFrom="column">
            <wp:posOffset>3963035</wp:posOffset>
          </wp:positionH>
          <wp:positionV relativeFrom="paragraph">
            <wp:posOffset>-216535</wp:posOffset>
          </wp:positionV>
          <wp:extent cx="1638300" cy="685800"/>
          <wp:effectExtent l="0" t="0" r="0" b="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26F9D875" wp14:editId="59F1D77F">
          <wp:simplePos x="0" y="0"/>
          <wp:positionH relativeFrom="column">
            <wp:posOffset>-595630</wp:posOffset>
          </wp:positionH>
          <wp:positionV relativeFrom="paragraph">
            <wp:posOffset>-2540</wp:posOffset>
          </wp:positionV>
          <wp:extent cx="2314575" cy="276225"/>
          <wp:effectExtent l="0" t="0" r="9525" b="9525"/>
          <wp:wrapNone/>
          <wp:docPr id="42" name="Grafik 42"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0C1" w:rsidRDefault="003510C1" w:rsidP="00B27948">
    <w:pPr>
      <w:pStyle w:val="Kopfzeile"/>
    </w:pPr>
    <w:r>
      <w:rPr>
        <w:noProof/>
        <w:lang w:eastAsia="de-DE"/>
      </w:rPr>
      <w:drawing>
        <wp:anchor distT="0" distB="0" distL="114300" distR="114300" simplePos="0" relativeHeight="251661312" behindDoc="1" locked="0" layoutInCell="1" allowOverlap="1" wp14:anchorId="6CD816AA" wp14:editId="38EA5605">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11" name="Grafik 1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10F2C4A0" wp14:editId="4C6DFA8D">
          <wp:simplePos x="0" y="0"/>
          <wp:positionH relativeFrom="column">
            <wp:posOffset>4415526</wp:posOffset>
          </wp:positionH>
          <wp:positionV relativeFrom="paragraph">
            <wp:posOffset>-41275</wp:posOffset>
          </wp:positionV>
          <wp:extent cx="1144270" cy="478790"/>
          <wp:effectExtent l="0" t="0" r="0" b="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231D78E" wp14:editId="3D271E61">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10C1" w:rsidRDefault="003510C1"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4471526"/>
    <w:multiLevelType w:val="hybridMultilevel"/>
    <w:tmpl w:val="0E38F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7">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8">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19">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4">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5EC62F75"/>
    <w:multiLevelType w:val="multilevel"/>
    <w:tmpl w:val="6834EFB6"/>
    <w:lvl w:ilvl="0">
      <w:start w:val="1"/>
      <w:numFmt w:val="decimal"/>
      <w:pStyle w:val="berschrift1"/>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7">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28">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31">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7898419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36">
    <w:nsid w:val="7DFD2BE3"/>
    <w:multiLevelType w:val="hybridMultilevel"/>
    <w:tmpl w:val="D480C4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6"/>
  </w:num>
  <w:num w:numId="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6"/>
  </w:num>
  <w:num w:numId="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8"/>
  </w:num>
  <w:num w:numId="7">
    <w:abstractNumId w:val="34"/>
  </w:num>
  <w:num w:numId="8">
    <w:abstractNumId w:val="28"/>
    <w:lvlOverride w:ilvl="0">
      <w:startOverride w:val="1"/>
    </w:lvlOverride>
  </w:num>
  <w:num w:numId="9">
    <w:abstractNumId w:val="20"/>
  </w:num>
  <w:num w:numId="10">
    <w:abstractNumId w:val="15"/>
  </w:num>
  <w:num w:numId="11">
    <w:abstractNumId w:val="26"/>
  </w:num>
  <w:num w:numId="12">
    <w:abstractNumId w:val="16"/>
  </w:num>
  <w:num w:numId="13">
    <w:abstractNumId w:val="27"/>
  </w:num>
  <w:num w:numId="14">
    <w:abstractNumId w:val="32"/>
  </w:num>
  <w:num w:numId="15">
    <w:abstractNumId w:val="6"/>
  </w:num>
  <w:num w:numId="16">
    <w:abstractNumId w:val="30"/>
  </w:num>
  <w:num w:numId="17">
    <w:abstractNumId w:val="7"/>
  </w:num>
  <w:num w:numId="18">
    <w:abstractNumId w:val="18"/>
  </w:num>
  <w:num w:numId="19">
    <w:abstractNumId w:val="25"/>
  </w:num>
  <w:num w:numId="20">
    <w:abstractNumId w:val="13"/>
  </w:num>
  <w:num w:numId="21">
    <w:abstractNumId w:val="23"/>
  </w:num>
  <w:num w:numId="22">
    <w:abstractNumId w:val="9"/>
  </w:num>
  <w:num w:numId="23">
    <w:abstractNumId w:val="26"/>
  </w:num>
  <w:num w:numId="24">
    <w:abstractNumId w:val="2"/>
  </w:num>
  <w:num w:numId="25">
    <w:abstractNumId w:val="12"/>
  </w:num>
  <w:num w:numId="26">
    <w:abstractNumId w:val="24"/>
  </w:num>
  <w:num w:numId="27">
    <w:abstractNumId w:val="11"/>
  </w:num>
  <w:num w:numId="28">
    <w:abstractNumId w:val="10"/>
  </w:num>
  <w:num w:numId="29">
    <w:abstractNumId w:val="1"/>
  </w:num>
  <w:num w:numId="30">
    <w:abstractNumId w:val="3"/>
  </w:num>
  <w:num w:numId="31">
    <w:abstractNumId w:val="22"/>
  </w:num>
  <w:num w:numId="32">
    <w:abstractNumId w:val="21"/>
  </w:num>
  <w:num w:numId="33">
    <w:abstractNumId w:val="19"/>
  </w:num>
  <w:num w:numId="34">
    <w:abstractNumId w:val="31"/>
  </w:num>
  <w:num w:numId="35">
    <w:abstractNumId w:val="8"/>
  </w:num>
  <w:num w:numId="36">
    <w:abstractNumId w:val="37"/>
  </w:num>
  <w:num w:numId="37">
    <w:abstractNumId w:val="4"/>
  </w:num>
  <w:num w:numId="38">
    <w:abstractNumId w:val="14"/>
  </w:num>
  <w:num w:numId="39">
    <w:abstractNumId w:val="17"/>
  </w:num>
  <w:num w:numId="40">
    <w:abstractNumId w:val="36"/>
  </w:num>
  <w:num w:numId="41">
    <w:abstractNumId w:val="33"/>
  </w:num>
  <w:num w:numId="42">
    <w:abstractNumId w:val="5"/>
  </w:num>
  <w:num w:numId="43">
    <w:abstractNumId w:val="29"/>
  </w:num>
  <w:num w:numId="44">
    <w:abstractNumId w:val="35"/>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9"/>
  <w:autoHyphenation/>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6097"/>
    <w:rsid w:val="00012E34"/>
    <w:rsid w:val="000136DF"/>
    <w:rsid w:val="00014FB4"/>
    <w:rsid w:val="00015092"/>
    <w:rsid w:val="00015686"/>
    <w:rsid w:val="00015AEA"/>
    <w:rsid w:val="0001708B"/>
    <w:rsid w:val="00017BFF"/>
    <w:rsid w:val="00017DA4"/>
    <w:rsid w:val="0002193F"/>
    <w:rsid w:val="00025412"/>
    <w:rsid w:val="00027866"/>
    <w:rsid w:val="00030C7F"/>
    <w:rsid w:val="0003165B"/>
    <w:rsid w:val="00035BE9"/>
    <w:rsid w:val="00036B98"/>
    <w:rsid w:val="00043C71"/>
    <w:rsid w:val="0005189B"/>
    <w:rsid w:val="0005286D"/>
    <w:rsid w:val="00052EAB"/>
    <w:rsid w:val="000539CC"/>
    <w:rsid w:val="00053C96"/>
    <w:rsid w:val="000626C8"/>
    <w:rsid w:val="00072D5E"/>
    <w:rsid w:val="000738F9"/>
    <w:rsid w:val="000933B5"/>
    <w:rsid w:val="00095E1F"/>
    <w:rsid w:val="00096086"/>
    <w:rsid w:val="000960C9"/>
    <w:rsid w:val="00096668"/>
    <w:rsid w:val="00097561"/>
    <w:rsid w:val="00097E9F"/>
    <w:rsid w:val="000A2AAD"/>
    <w:rsid w:val="000A394B"/>
    <w:rsid w:val="000A700F"/>
    <w:rsid w:val="000B327C"/>
    <w:rsid w:val="000B706B"/>
    <w:rsid w:val="000C655B"/>
    <w:rsid w:val="000D25D7"/>
    <w:rsid w:val="000D44D8"/>
    <w:rsid w:val="000D64F5"/>
    <w:rsid w:val="000E1004"/>
    <w:rsid w:val="000E366F"/>
    <w:rsid w:val="000F196F"/>
    <w:rsid w:val="00102835"/>
    <w:rsid w:val="001053A8"/>
    <w:rsid w:val="001145AC"/>
    <w:rsid w:val="00115466"/>
    <w:rsid w:val="001157E6"/>
    <w:rsid w:val="001162B3"/>
    <w:rsid w:val="001168BB"/>
    <w:rsid w:val="00117A54"/>
    <w:rsid w:val="00122D75"/>
    <w:rsid w:val="0012634E"/>
    <w:rsid w:val="00127FC4"/>
    <w:rsid w:val="00131F51"/>
    <w:rsid w:val="00132B47"/>
    <w:rsid w:val="001344DA"/>
    <w:rsid w:val="001407C1"/>
    <w:rsid w:val="00142BDC"/>
    <w:rsid w:val="00152C22"/>
    <w:rsid w:val="001575AA"/>
    <w:rsid w:val="00166AFF"/>
    <w:rsid w:val="00170B42"/>
    <w:rsid w:val="00171275"/>
    <w:rsid w:val="0017277A"/>
    <w:rsid w:val="00181BD6"/>
    <w:rsid w:val="00187FAB"/>
    <w:rsid w:val="00191123"/>
    <w:rsid w:val="0019178C"/>
    <w:rsid w:val="00192565"/>
    <w:rsid w:val="00194812"/>
    <w:rsid w:val="001A3F75"/>
    <w:rsid w:val="001B3579"/>
    <w:rsid w:val="001B3731"/>
    <w:rsid w:val="001C1048"/>
    <w:rsid w:val="001C6CF9"/>
    <w:rsid w:val="001D0F8C"/>
    <w:rsid w:val="001D30E8"/>
    <w:rsid w:val="001D3FFA"/>
    <w:rsid w:val="001D6127"/>
    <w:rsid w:val="001E1876"/>
    <w:rsid w:val="001F3661"/>
    <w:rsid w:val="001F6693"/>
    <w:rsid w:val="00200F56"/>
    <w:rsid w:val="00207E7F"/>
    <w:rsid w:val="00213071"/>
    <w:rsid w:val="0022488E"/>
    <w:rsid w:val="00227F70"/>
    <w:rsid w:val="002306BD"/>
    <w:rsid w:val="00232E5E"/>
    <w:rsid w:val="00236CC5"/>
    <w:rsid w:val="00241562"/>
    <w:rsid w:val="00241BF4"/>
    <w:rsid w:val="00253C0E"/>
    <w:rsid w:val="00255B03"/>
    <w:rsid w:val="00260A7C"/>
    <w:rsid w:val="0027445E"/>
    <w:rsid w:val="00282371"/>
    <w:rsid w:val="00282EEB"/>
    <w:rsid w:val="0029372D"/>
    <w:rsid w:val="0029574C"/>
    <w:rsid w:val="002A48D2"/>
    <w:rsid w:val="002B1F58"/>
    <w:rsid w:val="002B6681"/>
    <w:rsid w:val="002C0F76"/>
    <w:rsid w:val="002C1896"/>
    <w:rsid w:val="002C2359"/>
    <w:rsid w:val="002C2A50"/>
    <w:rsid w:val="002C3D0A"/>
    <w:rsid w:val="002C5CEC"/>
    <w:rsid w:val="002C702F"/>
    <w:rsid w:val="002D4B28"/>
    <w:rsid w:val="002D4C2A"/>
    <w:rsid w:val="002D6ABC"/>
    <w:rsid w:val="002E0F2D"/>
    <w:rsid w:val="002E2292"/>
    <w:rsid w:val="002E3C44"/>
    <w:rsid w:val="002E5E75"/>
    <w:rsid w:val="002F3B88"/>
    <w:rsid w:val="002F4B52"/>
    <w:rsid w:val="002F73FE"/>
    <w:rsid w:val="002F7B05"/>
    <w:rsid w:val="00301423"/>
    <w:rsid w:val="0030692F"/>
    <w:rsid w:val="0031356F"/>
    <w:rsid w:val="00315A81"/>
    <w:rsid w:val="00316547"/>
    <w:rsid w:val="00316F84"/>
    <w:rsid w:val="003227E7"/>
    <w:rsid w:val="003249A6"/>
    <w:rsid w:val="003361E9"/>
    <w:rsid w:val="00336862"/>
    <w:rsid w:val="00341C32"/>
    <w:rsid w:val="00342394"/>
    <w:rsid w:val="00344566"/>
    <w:rsid w:val="003472DE"/>
    <w:rsid w:val="003510C1"/>
    <w:rsid w:val="003523DD"/>
    <w:rsid w:val="003527D2"/>
    <w:rsid w:val="003527E7"/>
    <w:rsid w:val="003561A5"/>
    <w:rsid w:val="003606C4"/>
    <w:rsid w:val="00361F71"/>
    <w:rsid w:val="00364A6C"/>
    <w:rsid w:val="00364B43"/>
    <w:rsid w:val="00365202"/>
    <w:rsid w:val="00371B7C"/>
    <w:rsid w:val="00372377"/>
    <w:rsid w:val="00380F7B"/>
    <w:rsid w:val="00382E92"/>
    <w:rsid w:val="00383106"/>
    <w:rsid w:val="003946CE"/>
    <w:rsid w:val="00396C1E"/>
    <w:rsid w:val="00397D4A"/>
    <w:rsid w:val="003A0797"/>
    <w:rsid w:val="003A0810"/>
    <w:rsid w:val="003B5F58"/>
    <w:rsid w:val="003B6329"/>
    <w:rsid w:val="003C2727"/>
    <w:rsid w:val="003C4B03"/>
    <w:rsid w:val="003C6C9C"/>
    <w:rsid w:val="003C6E18"/>
    <w:rsid w:val="003C7A27"/>
    <w:rsid w:val="003D6719"/>
    <w:rsid w:val="003E6F5C"/>
    <w:rsid w:val="003F0766"/>
    <w:rsid w:val="003F1AA6"/>
    <w:rsid w:val="003F24C4"/>
    <w:rsid w:val="003F3C81"/>
    <w:rsid w:val="003F7139"/>
    <w:rsid w:val="003F767E"/>
    <w:rsid w:val="003F774B"/>
    <w:rsid w:val="00400B8B"/>
    <w:rsid w:val="0040272B"/>
    <w:rsid w:val="00403A5B"/>
    <w:rsid w:val="00412C12"/>
    <w:rsid w:val="00412C16"/>
    <w:rsid w:val="00421D1E"/>
    <w:rsid w:val="00424F70"/>
    <w:rsid w:val="00425C91"/>
    <w:rsid w:val="004272B4"/>
    <w:rsid w:val="00430780"/>
    <w:rsid w:val="004321C2"/>
    <w:rsid w:val="00433EC8"/>
    <w:rsid w:val="004400CC"/>
    <w:rsid w:val="00446877"/>
    <w:rsid w:val="004527EC"/>
    <w:rsid w:val="00455E8B"/>
    <w:rsid w:val="00456952"/>
    <w:rsid w:val="00460F75"/>
    <w:rsid w:val="00461C3D"/>
    <w:rsid w:val="00462DCF"/>
    <w:rsid w:val="00467A13"/>
    <w:rsid w:val="00471B63"/>
    <w:rsid w:val="00472B27"/>
    <w:rsid w:val="004876AA"/>
    <w:rsid w:val="004904C2"/>
    <w:rsid w:val="00497E40"/>
    <w:rsid w:val="004A2B5D"/>
    <w:rsid w:val="004A35BF"/>
    <w:rsid w:val="004B1E19"/>
    <w:rsid w:val="004B5279"/>
    <w:rsid w:val="004C0013"/>
    <w:rsid w:val="004C2907"/>
    <w:rsid w:val="004C5587"/>
    <w:rsid w:val="004D23C9"/>
    <w:rsid w:val="004E3212"/>
    <w:rsid w:val="004E355D"/>
    <w:rsid w:val="004E4273"/>
    <w:rsid w:val="004E4D26"/>
    <w:rsid w:val="004E6553"/>
    <w:rsid w:val="004F2B44"/>
    <w:rsid w:val="004F36C3"/>
    <w:rsid w:val="004F5E79"/>
    <w:rsid w:val="00501B52"/>
    <w:rsid w:val="00501DEC"/>
    <w:rsid w:val="00501E79"/>
    <w:rsid w:val="00505F8A"/>
    <w:rsid w:val="005077D4"/>
    <w:rsid w:val="00517B66"/>
    <w:rsid w:val="00520384"/>
    <w:rsid w:val="0052074C"/>
    <w:rsid w:val="00520E3D"/>
    <w:rsid w:val="00522000"/>
    <w:rsid w:val="00524D7D"/>
    <w:rsid w:val="00531895"/>
    <w:rsid w:val="00537678"/>
    <w:rsid w:val="005379AF"/>
    <w:rsid w:val="005455E8"/>
    <w:rsid w:val="00545841"/>
    <w:rsid w:val="0054597C"/>
    <w:rsid w:val="00552371"/>
    <w:rsid w:val="00552A82"/>
    <w:rsid w:val="005545AC"/>
    <w:rsid w:val="00557370"/>
    <w:rsid w:val="00566F32"/>
    <w:rsid w:val="00573F07"/>
    <w:rsid w:val="00575B0F"/>
    <w:rsid w:val="0058490B"/>
    <w:rsid w:val="00585308"/>
    <w:rsid w:val="0058749C"/>
    <w:rsid w:val="00596D3E"/>
    <w:rsid w:val="00596D6C"/>
    <w:rsid w:val="005A14F4"/>
    <w:rsid w:val="005A4554"/>
    <w:rsid w:val="005B2B00"/>
    <w:rsid w:val="005B2E24"/>
    <w:rsid w:val="005B5DCF"/>
    <w:rsid w:val="005B6090"/>
    <w:rsid w:val="005B7D89"/>
    <w:rsid w:val="005C6662"/>
    <w:rsid w:val="005C6D48"/>
    <w:rsid w:val="005D2939"/>
    <w:rsid w:val="005D3549"/>
    <w:rsid w:val="005D6140"/>
    <w:rsid w:val="005E2149"/>
    <w:rsid w:val="005E225F"/>
    <w:rsid w:val="005E27CF"/>
    <w:rsid w:val="005F04B9"/>
    <w:rsid w:val="005F2173"/>
    <w:rsid w:val="005F491D"/>
    <w:rsid w:val="005F7B27"/>
    <w:rsid w:val="00602711"/>
    <w:rsid w:val="00602E2E"/>
    <w:rsid w:val="00611D1C"/>
    <w:rsid w:val="006138F0"/>
    <w:rsid w:val="00613CEC"/>
    <w:rsid w:val="00614254"/>
    <w:rsid w:val="00615AB7"/>
    <w:rsid w:val="006162EF"/>
    <w:rsid w:val="00617213"/>
    <w:rsid w:val="00634893"/>
    <w:rsid w:val="00637A80"/>
    <w:rsid w:val="006452A0"/>
    <w:rsid w:val="00656873"/>
    <w:rsid w:val="00661808"/>
    <w:rsid w:val="006633EA"/>
    <w:rsid w:val="00666E29"/>
    <w:rsid w:val="00672CB5"/>
    <w:rsid w:val="00675B25"/>
    <w:rsid w:val="00676DA3"/>
    <w:rsid w:val="00681DE1"/>
    <w:rsid w:val="006825AB"/>
    <w:rsid w:val="00682A30"/>
    <w:rsid w:val="00684E19"/>
    <w:rsid w:val="00687231"/>
    <w:rsid w:val="00692119"/>
    <w:rsid w:val="0069693E"/>
    <w:rsid w:val="006A7EC9"/>
    <w:rsid w:val="006B18C4"/>
    <w:rsid w:val="006C18EB"/>
    <w:rsid w:val="006D03F5"/>
    <w:rsid w:val="006D057B"/>
    <w:rsid w:val="006E5A17"/>
    <w:rsid w:val="006E6D37"/>
    <w:rsid w:val="006E78B8"/>
    <w:rsid w:val="006F2068"/>
    <w:rsid w:val="006F4C3B"/>
    <w:rsid w:val="006F5DF2"/>
    <w:rsid w:val="0070082A"/>
    <w:rsid w:val="00700FFC"/>
    <w:rsid w:val="00702799"/>
    <w:rsid w:val="00702C52"/>
    <w:rsid w:val="00703A9F"/>
    <w:rsid w:val="007144C3"/>
    <w:rsid w:val="007170CF"/>
    <w:rsid w:val="00717ADD"/>
    <w:rsid w:val="00721EC8"/>
    <w:rsid w:val="00722FE1"/>
    <w:rsid w:val="00724EFF"/>
    <w:rsid w:val="0072557A"/>
    <w:rsid w:val="00727E62"/>
    <w:rsid w:val="00731317"/>
    <w:rsid w:val="00731778"/>
    <w:rsid w:val="00732A11"/>
    <w:rsid w:val="00733A55"/>
    <w:rsid w:val="00733AA1"/>
    <w:rsid w:val="007354B6"/>
    <w:rsid w:val="00740737"/>
    <w:rsid w:val="0074112B"/>
    <w:rsid w:val="007431C6"/>
    <w:rsid w:val="007432DB"/>
    <w:rsid w:val="00744930"/>
    <w:rsid w:val="00751AF3"/>
    <w:rsid w:val="00761A1F"/>
    <w:rsid w:val="007627D8"/>
    <w:rsid w:val="00763939"/>
    <w:rsid w:val="00764D46"/>
    <w:rsid w:val="007652AE"/>
    <w:rsid w:val="00772E45"/>
    <w:rsid w:val="00774766"/>
    <w:rsid w:val="00790444"/>
    <w:rsid w:val="007941DA"/>
    <w:rsid w:val="00796D2E"/>
    <w:rsid w:val="007A7D30"/>
    <w:rsid w:val="007B3115"/>
    <w:rsid w:val="007B3FEF"/>
    <w:rsid w:val="007B53F7"/>
    <w:rsid w:val="007B54C9"/>
    <w:rsid w:val="007B5573"/>
    <w:rsid w:val="007B5A9F"/>
    <w:rsid w:val="007B5D2D"/>
    <w:rsid w:val="007C45C4"/>
    <w:rsid w:val="007D454F"/>
    <w:rsid w:val="007D57DC"/>
    <w:rsid w:val="007D6658"/>
    <w:rsid w:val="007E03ED"/>
    <w:rsid w:val="007E611C"/>
    <w:rsid w:val="007F24B4"/>
    <w:rsid w:val="007F432E"/>
    <w:rsid w:val="007F6079"/>
    <w:rsid w:val="007F7E68"/>
    <w:rsid w:val="00804CD1"/>
    <w:rsid w:val="00805F47"/>
    <w:rsid w:val="008069CB"/>
    <w:rsid w:val="008203C2"/>
    <w:rsid w:val="00824833"/>
    <w:rsid w:val="00826AC6"/>
    <w:rsid w:val="00832B95"/>
    <w:rsid w:val="00834BE2"/>
    <w:rsid w:val="00835E01"/>
    <w:rsid w:val="008373B4"/>
    <w:rsid w:val="00842CBE"/>
    <w:rsid w:val="0084551B"/>
    <w:rsid w:val="00846ABD"/>
    <w:rsid w:val="0084798A"/>
    <w:rsid w:val="00847F5E"/>
    <w:rsid w:val="008612F0"/>
    <w:rsid w:val="008716E6"/>
    <w:rsid w:val="00873833"/>
    <w:rsid w:val="00881CB9"/>
    <w:rsid w:val="00881CFB"/>
    <w:rsid w:val="0088418D"/>
    <w:rsid w:val="0089313F"/>
    <w:rsid w:val="00896EF0"/>
    <w:rsid w:val="008A0211"/>
    <w:rsid w:val="008A344B"/>
    <w:rsid w:val="008A3ED8"/>
    <w:rsid w:val="008B1E4E"/>
    <w:rsid w:val="008B22F1"/>
    <w:rsid w:val="008B4F17"/>
    <w:rsid w:val="008C0073"/>
    <w:rsid w:val="008C033C"/>
    <w:rsid w:val="008C182C"/>
    <w:rsid w:val="008D301D"/>
    <w:rsid w:val="008D4E65"/>
    <w:rsid w:val="008D4F13"/>
    <w:rsid w:val="008D65C0"/>
    <w:rsid w:val="008E24EB"/>
    <w:rsid w:val="008E2D6A"/>
    <w:rsid w:val="008E39B7"/>
    <w:rsid w:val="008E5863"/>
    <w:rsid w:val="008F26C5"/>
    <w:rsid w:val="008F58A7"/>
    <w:rsid w:val="008F5CAA"/>
    <w:rsid w:val="00900E7E"/>
    <w:rsid w:val="00900F33"/>
    <w:rsid w:val="00902CB2"/>
    <w:rsid w:val="00903C46"/>
    <w:rsid w:val="00904D5E"/>
    <w:rsid w:val="00917A32"/>
    <w:rsid w:val="00917BDD"/>
    <w:rsid w:val="00926D09"/>
    <w:rsid w:val="00930503"/>
    <w:rsid w:val="00931919"/>
    <w:rsid w:val="00933EC7"/>
    <w:rsid w:val="00945D04"/>
    <w:rsid w:val="009515D2"/>
    <w:rsid w:val="00951EDD"/>
    <w:rsid w:val="00953002"/>
    <w:rsid w:val="009538BF"/>
    <w:rsid w:val="00955E38"/>
    <w:rsid w:val="0095673C"/>
    <w:rsid w:val="00956A17"/>
    <w:rsid w:val="00957D9C"/>
    <w:rsid w:val="00963059"/>
    <w:rsid w:val="00965969"/>
    <w:rsid w:val="00967317"/>
    <w:rsid w:val="009872DD"/>
    <w:rsid w:val="00994125"/>
    <w:rsid w:val="009A6355"/>
    <w:rsid w:val="009A6AFF"/>
    <w:rsid w:val="009A7FE5"/>
    <w:rsid w:val="009B1AA8"/>
    <w:rsid w:val="009B3009"/>
    <w:rsid w:val="009B646C"/>
    <w:rsid w:val="009B7A14"/>
    <w:rsid w:val="009C22E1"/>
    <w:rsid w:val="009C293F"/>
    <w:rsid w:val="009C33E8"/>
    <w:rsid w:val="009D0678"/>
    <w:rsid w:val="009D2D84"/>
    <w:rsid w:val="009D580E"/>
    <w:rsid w:val="009E0D07"/>
    <w:rsid w:val="009E3B44"/>
    <w:rsid w:val="009F42E1"/>
    <w:rsid w:val="009F5AAC"/>
    <w:rsid w:val="009F5CA8"/>
    <w:rsid w:val="009F6B90"/>
    <w:rsid w:val="00A007F2"/>
    <w:rsid w:val="00A049FB"/>
    <w:rsid w:val="00A11850"/>
    <w:rsid w:val="00A23C5F"/>
    <w:rsid w:val="00A257B3"/>
    <w:rsid w:val="00A30A83"/>
    <w:rsid w:val="00A32545"/>
    <w:rsid w:val="00A34145"/>
    <w:rsid w:val="00A37590"/>
    <w:rsid w:val="00A42755"/>
    <w:rsid w:val="00A44441"/>
    <w:rsid w:val="00A45E75"/>
    <w:rsid w:val="00A46DC1"/>
    <w:rsid w:val="00A5376F"/>
    <w:rsid w:val="00A568C5"/>
    <w:rsid w:val="00A62B09"/>
    <w:rsid w:val="00A63E91"/>
    <w:rsid w:val="00A6427D"/>
    <w:rsid w:val="00A73D2D"/>
    <w:rsid w:val="00A765FD"/>
    <w:rsid w:val="00A76EB2"/>
    <w:rsid w:val="00A770F3"/>
    <w:rsid w:val="00A77C80"/>
    <w:rsid w:val="00A87B09"/>
    <w:rsid w:val="00AA0DCE"/>
    <w:rsid w:val="00AA2272"/>
    <w:rsid w:val="00AB1296"/>
    <w:rsid w:val="00AB3A18"/>
    <w:rsid w:val="00AB416A"/>
    <w:rsid w:val="00AC0144"/>
    <w:rsid w:val="00AC7297"/>
    <w:rsid w:val="00AC7A1D"/>
    <w:rsid w:val="00AD0032"/>
    <w:rsid w:val="00AD449E"/>
    <w:rsid w:val="00AD460F"/>
    <w:rsid w:val="00AD4F3B"/>
    <w:rsid w:val="00AD4F3D"/>
    <w:rsid w:val="00AE7C8A"/>
    <w:rsid w:val="00AF094E"/>
    <w:rsid w:val="00AF45C5"/>
    <w:rsid w:val="00AF7497"/>
    <w:rsid w:val="00B0317B"/>
    <w:rsid w:val="00B22B81"/>
    <w:rsid w:val="00B25EEC"/>
    <w:rsid w:val="00B27948"/>
    <w:rsid w:val="00B31D39"/>
    <w:rsid w:val="00B31F8B"/>
    <w:rsid w:val="00B33996"/>
    <w:rsid w:val="00B33F3E"/>
    <w:rsid w:val="00B42124"/>
    <w:rsid w:val="00B42230"/>
    <w:rsid w:val="00B51E58"/>
    <w:rsid w:val="00B53429"/>
    <w:rsid w:val="00B53572"/>
    <w:rsid w:val="00B55B01"/>
    <w:rsid w:val="00B56CD4"/>
    <w:rsid w:val="00B61131"/>
    <w:rsid w:val="00B7052A"/>
    <w:rsid w:val="00B72957"/>
    <w:rsid w:val="00B746ED"/>
    <w:rsid w:val="00B76696"/>
    <w:rsid w:val="00B8009A"/>
    <w:rsid w:val="00B80D4F"/>
    <w:rsid w:val="00B81492"/>
    <w:rsid w:val="00B85164"/>
    <w:rsid w:val="00B9151C"/>
    <w:rsid w:val="00B97801"/>
    <w:rsid w:val="00BA20C4"/>
    <w:rsid w:val="00BA21C6"/>
    <w:rsid w:val="00BA3053"/>
    <w:rsid w:val="00BA4FA6"/>
    <w:rsid w:val="00BB0119"/>
    <w:rsid w:val="00BB0214"/>
    <w:rsid w:val="00BC0246"/>
    <w:rsid w:val="00BC31A6"/>
    <w:rsid w:val="00BC66BD"/>
    <w:rsid w:val="00BE4B48"/>
    <w:rsid w:val="00BE5AAB"/>
    <w:rsid w:val="00BE6028"/>
    <w:rsid w:val="00BF2C3E"/>
    <w:rsid w:val="00BF4D0D"/>
    <w:rsid w:val="00C03887"/>
    <w:rsid w:val="00C04248"/>
    <w:rsid w:val="00C05E76"/>
    <w:rsid w:val="00C130B0"/>
    <w:rsid w:val="00C13885"/>
    <w:rsid w:val="00C14B67"/>
    <w:rsid w:val="00C14F29"/>
    <w:rsid w:val="00C16186"/>
    <w:rsid w:val="00C16BB5"/>
    <w:rsid w:val="00C265A8"/>
    <w:rsid w:val="00C26887"/>
    <w:rsid w:val="00C27927"/>
    <w:rsid w:val="00C329EE"/>
    <w:rsid w:val="00C332E4"/>
    <w:rsid w:val="00C345E2"/>
    <w:rsid w:val="00C37F43"/>
    <w:rsid w:val="00C41051"/>
    <w:rsid w:val="00C424E5"/>
    <w:rsid w:val="00C42984"/>
    <w:rsid w:val="00C46681"/>
    <w:rsid w:val="00C46C6C"/>
    <w:rsid w:val="00C46EF2"/>
    <w:rsid w:val="00C53A10"/>
    <w:rsid w:val="00C542AF"/>
    <w:rsid w:val="00C54928"/>
    <w:rsid w:val="00C55DDD"/>
    <w:rsid w:val="00C57863"/>
    <w:rsid w:val="00C7370F"/>
    <w:rsid w:val="00C75B5C"/>
    <w:rsid w:val="00C76555"/>
    <w:rsid w:val="00C76B4F"/>
    <w:rsid w:val="00C80331"/>
    <w:rsid w:val="00C8165C"/>
    <w:rsid w:val="00CA10AA"/>
    <w:rsid w:val="00CA2395"/>
    <w:rsid w:val="00CA3B75"/>
    <w:rsid w:val="00CB2B2E"/>
    <w:rsid w:val="00CC2BF8"/>
    <w:rsid w:val="00CD3B1E"/>
    <w:rsid w:val="00CD65FA"/>
    <w:rsid w:val="00CE0E4C"/>
    <w:rsid w:val="00CE6D8B"/>
    <w:rsid w:val="00CF1317"/>
    <w:rsid w:val="00CF28D4"/>
    <w:rsid w:val="00D02B0C"/>
    <w:rsid w:val="00D036EF"/>
    <w:rsid w:val="00D07FFB"/>
    <w:rsid w:val="00D11250"/>
    <w:rsid w:val="00D15C48"/>
    <w:rsid w:val="00D22F49"/>
    <w:rsid w:val="00D36111"/>
    <w:rsid w:val="00D42252"/>
    <w:rsid w:val="00D472A2"/>
    <w:rsid w:val="00D61E16"/>
    <w:rsid w:val="00D62B82"/>
    <w:rsid w:val="00D67404"/>
    <w:rsid w:val="00D706C3"/>
    <w:rsid w:val="00D73F7D"/>
    <w:rsid w:val="00D80F6A"/>
    <w:rsid w:val="00D85135"/>
    <w:rsid w:val="00D85148"/>
    <w:rsid w:val="00D9502E"/>
    <w:rsid w:val="00D9647D"/>
    <w:rsid w:val="00D977A4"/>
    <w:rsid w:val="00DA019C"/>
    <w:rsid w:val="00DA073F"/>
    <w:rsid w:val="00DA3675"/>
    <w:rsid w:val="00DB532E"/>
    <w:rsid w:val="00DB669E"/>
    <w:rsid w:val="00DC34D2"/>
    <w:rsid w:val="00DD5E83"/>
    <w:rsid w:val="00DD7466"/>
    <w:rsid w:val="00DE4037"/>
    <w:rsid w:val="00DF4A99"/>
    <w:rsid w:val="00DF5820"/>
    <w:rsid w:val="00DF79F4"/>
    <w:rsid w:val="00E01CE3"/>
    <w:rsid w:val="00E05228"/>
    <w:rsid w:val="00E116CE"/>
    <w:rsid w:val="00E11FCA"/>
    <w:rsid w:val="00E133C1"/>
    <w:rsid w:val="00E15F88"/>
    <w:rsid w:val="00E321A5"/>
    <w:rsid w:val="00E32E60"/>
    <w:rsid w:val="00E35188"/>
    <w:rsid w:val="00E408AE"/>
    <w:rsid w:val="00E40FE6"/>
    <w:rsid w:val="00E45377"/>
    <w:rsid w:val="00E46297"/>
    <w:rsid w:val="00E4663B"/>
    <w:rsid w:val="00E571CC"/>
    <w:rsid w:val="00E6397D"/>
    <w:rsid w:val="00E64CC5"/>
    <w:rsid w:val="00E7389A"/>
    <w:rsid w:val="00E75065"/>
    <w:rsid w:val="00E758C1"/>
    <w:rsid w:val="00E80DEB"/>
    <w:rsid w:val="00E83317"/>
    <w:rsid w:val="00E835C6"/>
    <w:rsid w:val="00E8404D"/>
    <w:rsid w:val="00E84C6E"/>
    <w:rsid w:val="00E8736B"/>
    <w:rsid w:val="00E90656"/>
    <w:rsid w:val="00E93E59"/>
    <w:rsid w:val="00E94C6F"/>
    <w:rsid w:val="00E96843"/>
    <w:rsid w:val="00E970D6"/>
    <w:rsid w:val="00EA09C0"/>
    <w:rsid w:val="00EA722B"/>
    <w:rsid w:val="00EB1FF2"/>
    <w:rsid w:val="00EB2F94"/>
    <w:rsid w:val="00EC1311"/>
    <w:rsid w:val="00EC2DF8"/>
    <w:rsid w:val="00EC7888"/>
    <w:rsid w:val="00ED0A4A"/>
    <w:rsid w:val="00ED25B7"/>
    <w:rsid w:val="00ED3C50"/>
    <w:rsid w:val="00EE0047"/>
    <w:rsid w:val="00EE404A"/>
    <w:rsid w:val="00EF0DE3"/>
    <w:rsid w:val="00EF3744"/>
    <w:rsid w:val="00EF583B"/>
    <w:rsid w:val="00F00B8B"/>
    <w:rsid w:val="00F02902"/>
    <w:rsid w:val="00F066BE"/>
    <w:rsid w:val="00F1065D"/>
    <w:rsid w:val="00F22E95"/>
    <w:rsid w:val="00F25BA7"/>
    <w:rsid w:val="00F275CF"/>
    <w:rsid w:val="00F33CE9"/>
    <w:rsid w:val="00F3511A"/>
    <w:rsid w:val="00F411C6"/>
    <w:rsid w:val="00F50442"/>
    <w:rsid w:val="00F51059"/>
    <w:rsid w:val="00F620B9"/>
    <w:rsid w:val="00F62A74"/>
    <w:rsid w:val="00F63A5B"/>
    <w:rsid w:val="00F63FDC"/>
    <w:rsid w:val="00F6407B"/>
    <w:rsid w:val="00F64CD7"/>
    <w:rsid w:val="00F7323A"/>
    <w:rsid w:val="00F74D53"/>
    <w:rsid w:val="00F808A1"/>
    <w:rsid w:val="00F83107"/>
    <w:rsid w:val="00F86BFC"/>
    <w:rsid w:val="00F87E38"/>
    <w:rsid w:val="00F91B50"/>
    <w:rsid w:val="00F97954"/>
    <w:rsid w:val="00FA0CE2"/>
    <w:rsid w:val="00FA0D03"/>
    <w:rsid w:val="00FA435A"/>
    <w:rsid w:val="00FB2C40"/>
    <w:rsid w:val="00FB3DAB"/>
    <w:rsid w:val="00FB3F7F"/>
    <w:rsid w:val="00FB6DDC"/>
    <w:rsid w:val="00FC7CA3"/>
    <w:rsid w:val="00FD4B24"/>
    <w:rsid w:val="00FE0723"/>
    <w:rsid w:val="00FF08A6"/>
    <w:rsid w:val="00FF0E51"/>
    <w:rsid w:val="00FF3137"/>
    <w:rsid w:val="00FF3295"/>
    <w:rsid w:val="00FF40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E0E4C"/>
    <w:pPr>
      <w:ind w:firstLine="709"/>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ind w:firstLine="0"/>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241562"/>
    <w:pPr>
      <w:tabs>
        <w:tab w:val="left" w:pos="440"/>
        <w:tab w:val="right" w:leader="dot" w:pos="8222"/>
      </w:tabs>
      <w:spacing w:after="120" w:line="240" w:lineRule="auto"/>
    </w:pPr>
    <w:rPr>
      <w:noProof/>
    </w:rPr>
  </w:style>
  <w:style w:type="paragraph" w:styleId="Verzeichnis2">
    <w:name w:val="toc 2"/>
    <w:basedOn w:val="Standard"/>
    <w:next w:val="Standard"/>
    <w:autoRedefine/>
    <w:uiPriority w:val="39"/>
    <w:unhideWhenUsed/>
    <w:rsid w:val="00241562"/>
    <w:pPr>
      <w:tabs>
        <w:tab w:val="left" w:pos="880"/>
        <w:tab w:val="right" w:leader="dot" w:pos="8222"/>
      </w:tabs>
      <w:spacing w:after="0" w:line="240" w:lineRule="auto"/>
      <w:ind w:left="221"/>
    </w:pPr>
    <w:rPr>
      <w:noProof/>
    </w:rPr>
  </w:style>
  <w:style w:type="paragraph" w:styleId="Verzeichnis3">
    <w:name w:val="toc 3"/>
    <w:basedOn w:val="Standard"/>
    <w:next w:val="Standard"/>
    <w:autoRedefine/>
    <w:uiPriority w:val="39"/>
    <w:unhideWhenUsed/>
    <w:rsid w:val="00241562"/>
    <w:pPr>
      <w:tabs>
        <w:tab w:val="left" w:pos="1320"/>
        <w:tab w:val="right" w:leader="dot" w:pos="8222"/>
      </w:tabs>
      <w:spacing w:after="0" w:line="240" w:lineRule="auto"/>
      <w:ind w:left="442"/>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C75B5C"/>
    <w:pPr>
      <w:keepNext/>
      <w:keepLines/>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ind w:firstLine="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E835C6"/>
    <w:pPr>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Nichthngend">
    <w:name w:val="Standard Nicht hängend"/>
    <w:basedOn w:val="Standard"/>
    <w:next w:val="Standard"/>
    <w:qFormat/>
    <w:rsid w:val="00774766"/>
    <w:pPr>
      <w:spacing w:after="0"/>
      <w:ind w:firstLine="0"/>
    </w:p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ind w:firstLine="0"/>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E0E4C"/>
    <w:pPr>
      <w:ind w:firstLine="709"/>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ind w:firstLine="0"/>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241562"/>
    <w:pPr>
      <w:tabs>
        <w:tab w:val="left" w:pos="440"/>
        <w:tab w:val="right" w:leader="dot" w:pos="8222"/>
      </w:tabs>
      <w:spacing w:after="120" w:line="240" w:lineRule="auto"/>
    </w:pPr>
    <w:rPr>
      <w:noProof/>
    </w:rPr>
  </w:style>
  <w:style w:type="paragraph" w:styleId="Verzeichnis2">
    <w:name w:val="toc 2"/>
    <w:basedOn w:val="Standard"/>
    <w:next w:val="Standard"/>
    <w:autoRedefine/>
    <w:uiPriority w:val="39"/>
    <w:unhideWhenUsed/>
    <w:rsid w:val="00241562"/>
    <w:pPr>
      <w:tabs>
        <w:tab w:val="left" w:pos="880"/>
        <w:tab w:val="right" w:leader="dot" w:pos="8222"/>
      </w:tabs>
      <w:spacing w:after="0" w:line="240" w:lineRule="auto"/>
      <w:ind w:left="221"/>
    </w:pPr>
    <w:rPr>
      <w:noProof/>
    </w:rPr>
  </w:style>
  <w:style w:type="paragraph" w:styleId="Verzeichnis3">
    <w:name w:val="toc 3"/>
    <w:basedOn w:val="Standard"/>
    <w:next w:val="Standard"/>
    <w:autoRedefine/>
    <w:uiPriority w:val="39"/>
    <w:unhideWhenUsed/>
    <w:rsid w:val="00241562"/>
    <w:pPr>
      <w:tabs>
        <w:tab w:val="left" w:pos="1320"/>
        <w:tab w:val="right" w:leader="dot" w:pos="8222"/>
      </w:tabs>
      <w:spacing w:after="0" w:line="240" w:lineRule="auto"/>
      <w:ind w:left="442"/>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C75B5C"/>
    <w:pPr>
      <w:keepNext/>
      <w:keepLines/>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ind w:firstLine="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E835C6"/>
    <w:pPr>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Nichthngend">
    <w:name w:val="Standard Nicht hängend"/>
    <w:basedOn w:val="Standard"/>
    <w:next w:val="Standard"/>
    <w:qFormat/>
    <w:rsid w:val="00774766"/>
    <w:pPr>
      <w:spacing w:after="0"/>
      <w:ind w:firstLine="0"/>
    </w:p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ind w:firstLine="0"/>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4A81"/>
    <w:rsid w:val="00B54A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54A8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54A8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523FDB-C94D-4CEE-B208-55CD23B50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50F0ACC.dotm</Template>
  <TotalTime>0</TotalTime>
  <Pages>21</Pages>
  <Words>4493</Words>
  <Characters>28310</Characters>
  <Application>Microsoft Office Word</Application>
  <DocSecurity>0</DocSecurity>
  <Lines>235</Lines>
  <Paragraphs>65</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32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104100</dc:creator>
  <cp:lastModifiedBy>c104100</cp:lastModifiedBy>
  <cp:revision>126</cp:revision>
  <cp:lastPrinted>2013-04-24T13:58:00Z</cp:lastPrinted>
  <dcterms:created xsi:type="dcterms:W3CDTF">2013-03-06T17:27:00Z</dcterms:created>
  <dcterms:modified xsi:type="dcterms:W3CDTF">2013-05-14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